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customXml/itemProps2.xml" ContentType="application/vnd.openxmlformats-officedocument.customXmlProperties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id w:val="204840725"/>
        <w:docPartObj>
          <w:docPartGallery w:val="Cover Pages"/>
          <w:docPartUnique/>
        </w:docPartObj>
      </w:sdtPr>
      <w:sdtContent>
        <w:p w14:paraId="34F9078F" w14:textId="77777777" w:rsidR="00472429" w:rsidRPr="00392CB9" w:rsidRDefault="00472429" w:rsidP="00472429">
          <w:pPr>
            <w:spacing w:line="480" w:lineRule="auto"/>
          </w:pPr>
        </w:p>
        <w:p w14:paraId="50A3CD8B" w14:textId="77777777" w:rsidR="00472429" w:rsidRPr="00392CB9" w:rsidRDefault="00DD27B1" w:rsidP="00472429"/>
      </w:sdtContent>
    </w:sdt>
    <w:p w14:paraId="37112A1C" w14:textId="77777777" w:rsidR="00472429" w:rsidRPr="00392CB9" w:rsidRDefault="00472429" w:rsidP="00472429">
      <w:pPr>
        <w:pStyle w:val="TOCHeading"/>
        <w:rPr>
          <w:rFonts w:asciiTheme="minorHAnsi" w:eastAsiaTheme="minorHAnsi" w:hAnsiTheme="minorHAnsi" w:cstheme="minorBidi"/>
          <w:color w:val="auto"/>
          <w:sz w:val="22"/>
          <w:szCs w:val="22"/>
        </w:rPr>
      </w:pPr>
    </w:p>
    <w:p w14:paraId="28893B21" w14:textId="77777777" w:rsidR="00472429" w:rsidRPr="00392CB9" w:rsidRDefault="00472429" w:rsidP="00472429"/>
    <w:tbl>
      <w:tblPr>
        <w:tblpPr w:leftFromText="187" w:rightFromText="187" w:vertAnchor="page" w:horzAnchor="margin" w:tblpXSpec="center" w:tblpY="3498"/>
        <w:tblW w:w="4000" w:type="pct"/>
        <w:tblBorders>
          <w:left w:val="single" w:sz="12" w:space="0" w:color="4472C4" w:themeColor="accent1"/>
        </w:tblBorders>
        <w:tblCellMar>
          <w:left w:w="144" w:type="dxa"/>
          <w:right w:w="115" w:type="dxa"/>
        </w:tblCellMar>
        <w:tblLook w:val="04A0" w:firstRow="1" w:lastRow="0" w:firstColumn="1" w:lastColumn="0" w:noHBand="0" w:noVBand="1"/>
      </w:tblPr>
      <w:tblGrid>
        <w:gridCol w:w="7209"/>
      </w:tblGrid>
      <w:tr w:rsidR="00472429" w:rsidRPr="00392CB9" w14:paraId="3E27C7C8" w14:textId="77777777" w:rsidTr="00311B2F">
        <w:tc>
          <w:tcPr>
            <w:tcW w:w="7209" w:type="dxa"/>
          </w:tcPr>
          <w:p w14:paraId="33AE3B5A" w14:textId="02B18B96" w:rsidR="00472429" w:rsidRPr="00392CB9" w:rsidRDefault="00036782" w:rsidP="00311B2F">
            <w:pPr>
              <w:pStyle w:val="NoSpacing"/>
              <w:spacing w:line="216" w:lineRule="auto"/>
              <w:rPr>
                <w:rFonts w:asciiTheme="majorHAnsi" w:eastAsiaTheme="majorEastAsia" w:hAnsiTheme="majorHAnsi" w:cstheme="majorBidi"/>
                <w:color w:val="4472C4" w:themeColor="accent1"/>
                <w:sz w:val="72"/>
                <w:szCs w:val="72"/>
                <w:lang w:val="da-DK"/>
              </w:rPr>
            </w:pPr>
            <w:r w:rsidRPr="00392CB9">
              <w:rPr>
                <w:rFonts w:asciiTheme="majorHAnsi" w:eastAsiaTheme="majorEastAsia" w:hAnsiTheme="majorHAnsi" w:cstheme="majorBidi"/>
                <w:color w:val="4472C4" w:themeColor="accent1"/>
                <w:sz w:val="72"/>
                <w:szCs w:val="72"/>
                <w:lang w:val="da-DK"/>
              </w:rPr>
              <w:t>Aktiv S</w:t>
            </w:r>
            <w:r w:rsidR="000152DD" w:rsidRPr="00392CB9">
              <w:rPr>
                <w:rFonts w:asciiTheme="majorHAnsi" w:eastAsiaTheme="majorEastAsia" w:hAnsiTheme="majorHAnsi" w:cstheme="majorBidi"/>
                <w:color w:val="4472C4" w:themeColor="accent1"/>
                <w:sz w:val="72"/>
                <w:szCs w:val="72"/>
                <w:lang w:val="da-DK"/>
              </w:rPr>
              <w:t>tøj Udligning i Headphone Applikation</w:t>
            </w:r>
          </w:p>
        </w:tc>
      </w:tr>
      <w:tr w:rsidR="00472429" w:rsidRPr="00392CB9" w14:paraId="73BFEFC3" w14:textId="77777777" w:rsidTr="00311B2F">
        <w:tc>
          <w:tcPr>
            <w:tcW w:w="7209" w:type="dxa"/>
            <w:tcMar>
              <w:top w:w="216" w:type="dxa"/>
              <w:left w:w="115" w:type="dxa"/>
              <w:bottom w:w="216" w:type="dxa"/>
              <w:right w:w="115" w:type="dxa"/>
            </w:tcMar>
          </w:tcPr>
          <w:sdt>
            <w:sdtPr>
              <w:rPr>
                <w:color w:val="2F5496" w:themeColor="accent1" w:themeShade="BF"/>
                <w:sz w:val="28"/>
                <w:szCs w:val="28"/>
                <w:lang w:val="da-DK"/>
              </w:rPr>
              <w:alias w:val="Undertitel"/>
              <w:id w:val="13406923"/>
              <w:placeholder>
                <w:docPart w:val="8A515B53A11E4ED8896C37137CA67CF3"/>
              </w:placeholder>
              <w:dataBinding w:prefixMappings="xmlns:ns0='http://schemas.openxmlformats.org/package/2006/metadata/core-properties' xmlns:ns1='http://purl.org/dc/elements/1.1/'" w:xpath="/ns0:coreProperties[1]/ns1:subject[1]" w:storeItemID="{6C3C8BC8-F283-45AE-878A-BAB7291924A1}"/>
              <w:text/>
            </w:sdtPr>
            <w:sdtContent>
              <w:p w14:paraId="17282690" w14:textId="40F83669" w:rsidR="00472429" w:rsidRPr="00392CB9" w:rsidRDefault="009F5546" w:rsidP="00311B2F">
                <w:pPr>
                  <w:pStyle w:val="NoSpacing"/>
                  <w:rPr>
                    <w:color w:val="2F5496" w:themeColor="accent1" w:themeShade="BF"/>
                    <w:sz w:val="28"/>
                    <w:szCs w:val="28"/>
                    <w:lang w:val="da-DK"/>
                  </w:rPr>
                </w:pPr>
                <w:r>
                  <w:rPr>
                    <w:color w:val="2F5496" w:themeColor="accent1" w:themeShade="BF"/>
                    <w:sz w:val="28"/>
                    <w:szCs w:val="28"/>
                    <w:lang w:val="da-DK"/>
                  </w:rPr>
                  <w:t>Indlejret Signal Behandling - Projektoplæg</w:t>
                </w:r>
              </w:p>
            </w:sdtContent>
          </w:sdt>
          <w:p w14:paraId="7A5C3328" w14:textId="77777777" w:rsidR="00472429" w:rsidRPr="00392CB9" w:rsidRDefault="00472429" w:rsidP="00311B2F">
            <w:pPr>
              <w:pStyle w:val="NoSpacing"/>
              <w:rPr>
                <w:color w:val="2F5496" w:themeColor="accent1" w:themeShade="BF"/>
                <w:sz w:val="24"/>
                <w:szCs w:val="24"/>
                <w:lang w:val="da-DK"/>
              </w:rPr>
            </w:pPr>
          </w:p>
          <w:p w14:paraId="3E23855C" w14:textId="77777777" w:rsidR="00472429" w:rsidRPr="00392CB9" w:rsidRDefault="00472429" w:rsidP="00311B2F">
            <w:pPr>
              <w:pStyle w:val="NoSpacing"/>
              <w:jc w:val="center"/>
              <w:rPr>
                <w:color w:val="2F5496" w:themeColor="accent1" w:themeShade="BF"/>
                <w:sz w:val="24"/>
                <w:lang w:val="da-DK"/>
              </w:rPr>
            </w:pPr>
            <w:r w:rsidRPr="00392CB9">
              <w:rPr>
                <w:color w:val="2F5496" w:themeColor="accent1" w:themeShade="BF"/>
                <w:sz w:val="32"/>
                <w:szCs w:val="32"/>
                <w:lang w:val="da-DK"/>
              </w:rPr>
              <w:t>Gruppe 1</w:t>
            </w:r>
          </w:p>
        </w:tc>
      </w:tr>
    </w:tbl>
    <w:p w14:paraId="255E07C6" w14:textId="77777777" w:rsidR="00472429" w:rsidRPr="00392CB9" w:rsidRDefault="00472429" w:rsidP="00472429"/>
    <w:p w14:paraId="235CFB31" w14:textId="77777777" w:rsidR="00472429" w:rsidRPr="00392CB9" w:rsidRDefault="00472429" w:rsidP="00472429"/>
    <w:p w14:paraId="411D4C7C" w14:textId="77777777" w:rsidR="00472429" w:rsidRPr="00392CB9" w:rsidRDefault="00472429" w:rsidP="00472429"/>
    <w:p w14:paraId="1C0C080B" w14:textId="77777777" w:rsidR="00472429" w:rsidRPr="00392CB9" w:rsidRDefault="00472429" w:rsidP="00472429"/>
    <w:p w14:paraId="149D3D0E" w14:textId="77777777" w:rsidR="00472429" w:rsidRPr="00392CB9" w:rsidRDefault="00472429" w:rsidP="00472429"/>
    <w:p w14:paraId="6F3BF842" w14:textId="77777777" w:rsidR="00472429" w:rsidRPr="00392CB9" w:rsidRDefault="00472429" w:rsidP="00472429"/>
    <w:p w14:paraId="6AAFE254" w14:textId="77777777" w:rsidR="00472429" w:rsidRPr="00392CB9" w:rsidRDefault="00472429" w:rsidP="00472429"/>
    <w:p w14:paraId="788A8F26" w14:textId="77777777" w:rsidR="00472429" w:rsidRPr="00392CB9" w:rsidRDefault="00472429" w:rsidP="00472429"/>
    <w:p w14:paraId="76A28E73" w14:textId="77777777" w:rsidR="00472429" w:rsidRPr="00392CB9" w:rsidRDefault="00472429" w:rsidP="00472429"/>
    <w:p w14:paraId="553FD679" w14:textId="77777777" w:rsidR="00472429" w:rsidRPr="00392CB9" w:rsidRDefault="00472429" w:rsidP="00472429"/>
    <w:p w14:paraId="0D13D42D" w14:textId="77777777" w:rsidR="00472429" w:rsidRPr="00392CB9" w:rsidRDefault="00472429" w:rsidP="00472429"/>
    <w:p w14:paraId="4CBF6B42" w14:textId="77777777" w:rsidR="00472429" w:rsidRPr="00392CB9" w:rsidRDefault="00472429" w:rsidP="00472429"/>
    <w:p w14:paraId="6682A38F" w14:textId="77777777" w:rsidR="00472429" w:rsidRPr="00392CB9" w:rsidRDefault="00472429" w:rsidP="00472429"/>
    <w:p w14:paraId="3CC983F5" w14:textId="77777777" w:rsidR="00472429" w:rsidRPr="00392CB9" w:rsidRDefault="00472429" w:rsidP="00472429"/>
    <w:tbl>
      <w:tblPr>
        <w:tblStyle w:val="PlainTable2"/>
        <w:tblpPr w:leftFromText="180" w:rightFromText="180" w:vertAnchor="text" w:horzAnchor="margin" w:tblpXSpec="center" w:tblpY="61"/>
        <w:tblW w:w="0" w:type="auto"/>
        <w:tblLook w:val="04A0" w:firstRow="1" w:lastRow="0" w:firstColumn="1" w:lastColumn="0" w:noHBand="0" w:noVBand="1"/>
      </w:tblPr>
      <w:tblGrid>
        <w:gridCol w:w="3119"/>
        <w:gridCol w:w="1961"/>
        <w:gridCol w:w="2717"/>
      </w:tblGrid>
      <w:tr w:rsidR="00472429" w:rsidRPr="00392CB9" w14:paraId="4A722413" w14:textId="77777777" w:rsidTr="00311B2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</w:tcPr>
          <w:p w14:paraId="19D83422" w14:textId="77777777" w:rsidR="00472429" w:rsidRPr="00392CB9" w:rsidRDefault="00472429" w:rsidP="00311B2F">
            <w:pPr>
              <w:tabs>
                <w:tab w:val="center" w:pos="1305"/>
              </w:tabs>
              <w:jc w:val="center"/>
              <w:rPr>
                <w:b w:val="0"/>
                <w:bCs w:val="0"/>
                <w:lang w:val="da-DK"/>
              </w:rPr>
            </w:pPr>
            <w:r w:rsidRPr="00392CB9">
              <w:rPr>
                <w:b w:val="0"/>
                <w:bCs w:val="0"/>
                <w:lang w:val="da-DK"/>
              </w:rPr>
              <w:t>Navn</w:t>
            </w:r>
          </w:p>
        </w:tc>
        <w:tc>
          <w:tcPr>
            <w:tcW w:w="1961" w:type="dxa"/>
          </w:tcPr>
          <w:p w14:paraId="1654C5EF" w14:textId="77777777" w:rsidR="00472429" w:rsidRPr="00392CB9" w:rsidRDefault="00472429" w:rsidP="00311B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lang w:val="da-DK"/>
              </w:rPr>
            </w:pPr>
            <w:r w:rsidRPr="00392CB9">
              <w:rPr>
                <w:b w:val="0"/>
                <w:bCs w:val="0"/>
                <w:lang w:val="da-DK"/>
              </w:rPr>
              <w:t>Studienummer</w:t>
            </w:r>
          </w:p>
        </w:tc>
        <w:tc>
          <w:tcPr>
            <w:tcW w:w="2717" w:type="dxa"/>
          </w:tcPr>
          <w:p w14:paraId="4D3A2389" w14:textId="77777777" w:rsidR="00472429" w:rsidRPr="00392CB9" w:rsidRDefault="00472429" w:rsidP="00311B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lang w:val="da-DK"/>
              </w:rPr>
            </w:pPr>
            <w:r w:rsidRPr="00392CB9">
              <w:rPr>
                <w:b w:val="0"/>
                <w:bCs w:val="0"/>
                <w:lang w:val="da-DK"/>
              </w:rPr>
              <w:t>Retning</w:t>
            </w:r>
          </w:p>
        </w:tc>
      </w:tr>
      <w:tr w:rsidR="00472429" w:rsidRPr="00392CB9" w14:paraId="4701E183" w14:textId="77777777" w:rsidTr="00311B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</w:tcPr>
          <w:p w14:paraId="17DEB68F" w14:textId="77777777" w:rsidR="00472429" w:rsidRPr="00392CB9" w:rsidRDefault="00472429" w:rsidP="00311B2F">
            <w:pPr>
              <w:rPr>
                <w:lang w:val="da-DK"/>
              </w:rPr>
            </w:pPr>
            <w:r w:rsidRPr="00392CB9">
              <w:rPr>
                <w:lang w:val="da-DK"/>
              </w:rPr>
              <w:t>Mathias Ørnstrup Hvidberg</w:t>
            </w:r>
          </w:p>
        </w:tc>
        <w:tc>
          <w:tcPr>
            <w:tcW w:w="1961" w:type="dxa"/>
          </w:tcPr>
          <w:p w14:paraId="560E54A1" w14:textId="77777777" w:rsidR="00472429" w:rsidRPr="00392CB9" w:rsidRDefault="00472429" w:rsidP="00311B2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a-DK"/>
              </w:rPr>
            </w:pPr>
            <w:r w:rsidRPr="00392CB9">
              <w:rPr>
                <w:lang w:val="da-DK"/>
              </w:rPr>
              <w:t>201905706</w:t>
            </w:r>
          </w:p>
        </w:tc>
        <w:tc>
          <w:tcPr>
            <w:tcW w:w="2717" w:type="dxa"/>
          </w:tcPr>
          <w:p w14:paraId="7ED185AB" w14:textId="77777777" w:rsidR="00472429" w:rsidRPr="00392CB9" w:rsidRDefault="00472429" w:rsidP="00311B2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a-DK"/>
              </w:rPr>
            </w:pPr>
            <w:r w:rsidRPr="00392CB9">
              <w:rPr>
                <w:lang w:val="da-DK"/>
              </w:rPr>
              <w:t>E</w:t>
            </w:r>
          </w:p>
        </w:tc>
      </w:tr>
      <w:tr w:rsidR="00472429" w:rsidRPr="00392CB9" w14:paraId="0651359B" w14:textId="77777777" w:rsidTr="00311B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</w:tcPr>
          <w:p w14:paraId="2E354A1D" w14:textId="77777777" w:rsidR="00472429" w:rsidRPr="00392CB9" w:rsidRDefault="00472429" w:rsidP="00311B2F">
            <w:pPr>
              <w:rPr>
                <w:lang w:val="da-DK"/>
              </w:rPr>
            </w:pPr>
            <w:r w:rsidRPr="00392CB9">
              <w:rPr>
                <w:lang w:val="da-DK"/>
              </w:rPr>
              <w:t>Niels Højrup Pedersen</w:t>
            </w:r>
          </w:p>
        </w:tc>
        <w:tc>
          <w:tcPr>
            <w:tcW w:w="1961" w:type="dxa"/>
          </w:tcPr>
          <w:p w14:paraId="4D69071D" w14:textId="77777777" w:rsidR="00472429" w:rsidRPr="00392CB9" w:rsidRDefault="00472429" w:rsidP="00311B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a-DK"/>
              </w:rPr>
            </w:pPr>
            <w:r w:rsidRPr="00392CB9">
              <w:rPr>
                <w:lang w:val="da-DK"/>
              </w:rPr>
              <w:t>201604812</w:t>
            </w:r>
          </w:p>
        </w:tc>
        <w:tc>
          <w:tcPr>
            <w:tcW w:w="2717" w:type="dxa"/>
          </w:tcPr>
          <w:p w14:paraId="5142AF70" w14:textId="77777777" w:rsidR="00472429" w:rsidRPr="00392CB9" w:rsidRDefault="00472429" w:rsidP="00311B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a-DK"/>
              </w:rPr>
            </w:pPr>
            <w:r w:rsidRPr="00392CB9">
              <w:rPr>
                <w:lang w:val="da-DK"/>
              </w:rPr>
              <w:t>E</w:t>
            </w:r>
          </w:p>
        </w:tc>
      </w:tr>
      <w:tr w:rsidR="00472429" w:rsidRPr="00392CB9" w14:paraId="1830EA07" w14:textId="77777777" w:rsidTr="00311B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</w:tcPr>
          <w:p w14:paraId="74822D95" w14:textId="77777777" w:rsidR="00472429" w:rsidRPr="00392CB9" w:rsidRDefault="00472429" w:rsidP="00311B2F">
            <w:pPr>
              <w:rPr>
                <w:lang w:val="da-DK"/>
              </w:rPr>
            </w:pPr>
            <w:r w:rsidRPr="00392CB9">
              <w:rPr>
                <w:lang w:val="da-DK"/>
              </w:rPr>
              <w:t>Jakob Saugbjerg Lange</w:t>
            </w:r>
          </w:p>
        </w:tc>
        <w:tc>
          <w:tcPr>
            <w:tcW w:w="1961" w:type="dxa"/>
          </w:tcPr>
          <w:p w14:paraId="411BA8C3" w14:textId="77777777" w:rsidR="00472429" w:rsidRPr="00392CB9" w:rsidRDefault="00472429" w:rsidP="00311B2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a-DK"/>
              </w:rPr>
            </w:pPr>
            <w:r w:rsidRPr="00392CB9">
              <w:rPr>
                <w:lang w:val="da-DK"/>
              </w:rPr>
              <w:t>201907544</w:t>
            </w:r>
          </w:p>
        </w:tc>
        <w:tc>
          <w:tcPr>
            <w:tcW w:w="2717" w:type="dxa"/>
          </w:tcPr>
          <w:p w14:paraId="5D260F97" w14:textId="77777777" w:rsidR="00472429" w:rsidRPr="00392CB9" w:rsidRDefault="00472429" w:rsidP="00311B2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a-DK"/>
              </w:rPr>
            </w:pPr>
            <w:r w:rsidRPr="00392CB9">
              <w:rPr>
                <w:lang w:val="da-DK"/>
              </w:rPr>
              <w:t>E</w:t>
            </w:r>
          </w:p>
        </w:tc>
      </w:tr>
    </w:tbl>
    <w:p w14:paraId="278EBDAD" w14:textId="77777777" w:rsidR="00472429" w:rsidRPr="00392CB9" w:rsidRDefault="00472429" w:rsidP="00472429"/>
    <w:p w14:paraId="2A0F52FE" w14:textId="77777777" w:rsidR="00472429" w:rsidRPr="00392CB9" w:rsidRDefault="00472429" w:rsidP="00472429"/>
    <w:p w14:paraId="28EF9625" w14:textId="77777777" w:rsidR="00472429" w:rsidRPr="00392CB9" w:rsidRDefault="00472429" w:rsidP="00472429"/>
    <w:p w14:paraId="0A5FC1F1" w14:textId="77777777" w:rsidR="00472429" w:rsidRPr="00392CB9" w:rsidRDefault="00472429" w:rsidP="00472429"/>
    <w:p w14:paraId="169FEC62" w14:textId="77777777" w:rsidR="00472429" w:rsidRPr="00392CB9" w:rsidRDefault="00472429" w:rsidP="00472429"/>
    <w:p w14:paraId="103C1710" w14:textId="77777777" w:rsidR="00472429" w:rsidRPr="00392CB9" w:rsidRDefault="00472429" w:rsidP="00472429">
      <w:pPr>
        <w:jc w:val="left"/>
      </w:pPr>
      <w:r w:rsidRPr="00392CB9">
        <w:br w:type="page"/>
      </w:r>
    </w:p>
    <w:sdt>
      <w:sdtPr>
        <w:rPr>
          <w:rFonts w:ascii="Cambria" w:eastAsiaTheme="minorHAnsi" w:hAnsi="Cambria" w:cstheme="minorBidi"/>
          <w:color w:val="auto"/>
          <w:sz w:val="22"/>
          <w:szCs w:val="22"/>
        </w:rPr>
        <w:id w:val="-1800525090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57E8C20F" w14:textId="6F2A71A9" w:rsidR="00472429" w:rsidRPr="00392CB9" w:rsidRDefault="00472429">
          <w:pPr>
            <w:pStyle w:val="TOCHeading"/>
          </w:pPr>
          <w:r w:rsidRPr="00392CB9">
            <w:t>Indhold</w:t>
          </w:r>
        </w:p>
        <w:p w14:paraId="4690B2BF" w14:textId="02485EFE" w:rsidR="0034098C" w:rsidRDefault="00472429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</w:rPr>
          </w:pPr>
          <w:r w:rsidRPr="00392CB9">
            <w:fldChar w:fldCharType="begin"/>
          </w:r>
          <w:r w:rsidRPr="00392CB9">
            <w:instrText xml:space="preserve"> TOC \o "1-3" \h \z \u </w:instrText>
          </w:r>
          <w:r w:rsidRPr="00392CB9">
            <w:fldChar w:fldCharType="separate"/>
          </w:r>
          <w:hyperlink w:anchor="_Toc101261728" w:history="1">
            <w:r w:rsidR="0034098C" w:rsidRPr="00CB128A">
              <w:rPr>
                <w:rStyle w:val="Hyperlink"/>
                <w:noProof/>
              </w:rPr>
              <w:t>1.0 Introduktion og Problembeskrivelse</w:t>
            </w:r>
            <w:r w:rsidR="0034098C">
              <w:rPr>
                <w:noProof/>
                <w:webHidden/>
              </w:rPr>
              <w:tab/>
            </w:r>
            <w:r w:rsidR="0034098C">
              <w:rPr>
                <w:noProof/>
                <w:webHidden/>
              </w:rPr>
              <w:fldChar w:fldCharType="begin"/>
            </w:r>
            <w:r w:rsidR="0034098C">
              <w:rPr>
                <w:noProof/>
                <w:webHidden/>
              </w:rPr>
              <w:instrText xml:space="preserve"> PAGEREF _Toc101261728 \h </w:instrText>
            </w:r>
            <w:r w:rsidR="0034098C">
              <w:rPr>
                <w:noProof/>
                <w:webHidden/>
              </w:rPr>
            </w:r>
            <w:r w:rsidR="0034098C">
              <w:rPr>
                <w:noProof/>
                <w:webHidden/>
              </w:rPr>
              <w:fldChar w:fldCharType="separate"/>
            </w:r>
            <w:r w:rsidR="0034098C">
              <w:rPr>
                <w:noProof/>
                <w:webHidden/>
              </w:rPr>
              <w:t>2</w:t>
            </w:r>
            <w:r w:rsidR="0034098C">
              <w:rPr>
                <w:noProof/>
                <w:webHidden/>
              </w:rPr>
              <w:fldChar w:fldCharType="end"/>
            </w:r>
          </w:hyperlink>
        </w:p>
        <w:p w14:paraId="38261BBC" w14:textId="359875CD" w:rsidR="0034098C" w:rsidRDefault="006B187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</w:rPr>
          </w:pPr>
          <w:hyperlink w:anchor="_Toc101261729" w:history="1">
            <w:r w:rsidR="0034098C" w:rsidRPr="00CB128A">
              <w:rPr>
                <w:rStyle w:val="Hyperlink"/>
                <w:noProof/>
              </w:rPr>
              <w:t>2.0 Krav</w:t>
            </w:r>
            <w:r w:rsidR="0034098C">
              <w:rPr>
                <w:noProof/>
                <w:webHidden/>
              </w:rPr>
              <w:tab/>
            </w:r>
            <w:r w:rsidR="0034098C">
              <w:rPr>
                <w:noProof/>
                <w:webHidden/>
              </w:rPr>
              <w:fldChar w:fldCharType="begin"/>
            </w:r>
            <w:r w:rsidR="0034098C">
              <w:rPr>
                <w:noProof/>
                <w:webHidden/>
              </w:rPr>
              <w:instrText xml:space="preserve"> PAGEREF _Toc101261729 \h </w:instrText>
            </w:r>
            <w:r w:rsidR="0034098C">
              <w:rPr>
                <w:noProof/>
                <w:webHidden/>
              </w:rPr>
            </w:r>
            <w:r w:rsidR="0034098C">
              <w:rPr>
                <w:noProof/>
                <w:webHidden/>
              </w:rPr>
              <w:fldChar w:fldCharType="separate"/>
            </w:r>
            <w:r w:rsidR="0034098C">
              <w:rPr>
                <w:noProof/>
                <w:webHidden/>
              </w:rPr>
              <w:t>3</w:t>
            </w:r>
            <w:r w:rsidR="0034098C">
              <w:rPr>
                <w:noProof/>
                <w:webHidden/>
              </w:rPr>
              <w:fldChar w:fldCharType="end"/>
            </w:r>
          </w:hyperlink>
        </w:p>
        <w:p w14:paraId="2902C6AD" w14:textId="4AAEBFE8" w:rsidR="0034098C" w:rsidRDefault="006B187C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</w:rPr>
          </w:pPr>
          <w:hyperlink w:anchor="_Toc101261730" w:history="1">
            <w:r w:rsidR="0034098C" w:rsidRPr="00CB128A">
              <w:rPr>
                <w:rStyle w:val="Hyperlink"/>
                <w:noProof/>
              </w:rPr>
              <w:t>2.1 Funktionelle krav</w:t>
            </w:r>
            <w:r w:rsidR="0034098C">
              <w:rPr>
                <w:noProof/>
                <w:webHidden/>
              </w:rPr>
              <w:tab/>
            </w:r>
            <w:r w:rsidR="0034098C">
              <w:rPr>
                <w:noProof/>
                <w:webHidden/>
              </w:rPr>
              <w:fldChar w:fldCharType="begin"/>
            </w:r>
            <w:r w:rsidR="0034098C">
              <w:rPr>
                <w:noProof/>
                <w:webHidden/>
              </w:rPr>
              <w:instrText xml:space="preserve"> PAGEREF _Toc101261730 \h </w:instrText>
            </w:r>
            <w:r w:rsidR="0034098C">
              <w:rPr>
                <w:noProof/>
                <w:webHidden/>
              </w:rPr>
            </w:r>
            <w:r w:rsidR="0034098C">
              <w:rPr>
                <w:noProof/>
                <w:webHidden/>
              </w:rPr>
              <w:fldChar w:fldCharType="separate"/>
            </w:r>
            <w:r w:rsidR="0034098C">
              <w:rPr>
                <w:noProof/>
                <w:webHidden/>
              </w:rPr>
              <w:t>3</w:t>
            </w:r>
            <w:r w:rsidR="0034098C">
              <w:rPr>
                <w:noProof/>
                <w:webHidden/>
              </w:rPr>
              <w:fldChar w:fldCharType="end"/>
            </w:r>
          </w:hyperlink>
        </w:p>
        <w:p w14:paraId="6A8CAA58" w14:textId="76AB3FD8" w:rsidR="0034098C" w:rsidRDefault="006B187C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</w:rPr>
          </w:pPr>
          <w:hyperlink w:anchor="_Toc101261731" w:history="1">
            <w:r w:rsidR="0034098C" w:rsidRPr="00CB128A">
              <w:rPr>
                <w:rStyle w:val="Hyperlink"/>
                <w:noProof/>
              </w:rPr>
              <w:t>2.2 Ikke-funktionelle krav</w:t>
            </w:r>
            <w:r w:rsidR="0034098C">
              <w:rPr>
                <w:noProof/>
                <w:webHidden/>
              </w:rPr>
              <w:tab/>
            </w:r>
            <w:r w:rsidR="0034098C">
              <w:rPr>
                <w:noProof/>
                <w:webHidden/>
              </w:rPr>
              <w:fldChar w:fldCharType="begin"/>
            </w:r>
            <w:r w:rsidR="0034098C">
              <w:rPr>
                <w:noProof/>
                <w:webHidden/>
              </w:rPr>
              <w:instrText xml:space="preserve"> PAGEREF _Toc101261731 \h </w:instrText>
            </w:r>
            <w:r w:rsidR="0034098C">
              <w:rPr>
                <w:noProof/>
                <w:webHidden/>
              </w:rPr>
            </w:r>
            <w:r w:rsidR="0034098C">
              <w:rPr>
                <w:noProof/>
                <w:webHidden/>
              </w:rPr>
              <w:fldChar w:fldCharType="separate"/>
            </w:r>
            <w:r w:rsidR="0034098C">
              <w:rPr>
                <w:noProof/>
                <w:webHidden/>
              </w:rPr>
              <w:t>3</w:t>
            </w:r>
            <w:r w:rsidR="0034098C">
              <w:rPr>
                <w:noProof/>
                <w:webHidden/>
              </w:rPr>
              <w:fldChar w:fldCharType="end"/>
            </w:r>
          </w:hyperlink>
        </w:p>
        <w:p w14:paraId="316FE775" w14:textId="32AB0239" w:rsidR="0034098C" w:rsidRDefault="006B187C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</w:rPr>
          </w:pPr>
          <w:hyperlink w:anchor="_Toc101261732" w:history="1">
            <w:r w:rsidR="0034098C" w:rsidRPr="00CB128A">
              <w:rPr>
                <w:rStyle w:val="Hyperlink"/>
                <w:noProof/>
              </w:rPr>
              <w:t>2.3 Afledte krav</w:t>
            </w:r>
            <w:r w:rsidR="0034098C">
              <w:rPr>
                <w:noProof/>
                <w:webHidden/>
              </w:rPr>
              <w:tab/>
            </w:r>
            <w:r w:rsidR="0034098C">
              <w:rPr>
                <w:noProof/>
                <w:webHidden/>
              </w:rPr>
              <w:fldChar w:fldCharType="begin"/>
            </w:r>
            <w:r w:rsidR="0034098C">
              <w:rPr>
                <w:noProof/>
                <w:webHidden/>
              </w:rPr>
              <w:instrText xml:space="preserve"> PAGEREF _Toc101261732 \h </w:instrText>
            </w:r>
            <w:r w:rsidR="0034098C">
              <w:rPr>
                <w:noProof/>
                <w:webHidden/>
              </w:rPr>
            </w:r>
            <w:r w:rsidR="0034098C">
              <w:rPr>
                <w:noProof/>
                <w:webHidden/>
              </w:rPr>
              <w:fldChar w:fldCharType="separate"/>
            </w:r>
            <w:r w:rsidR="0034098C">
              <w:rPr>
                <w:noProof/>
                <w:webHidden/>
              </w:rPr>
              <w:t>3</w:t>
            </w:r>
            <w:r w:rsidR="0034098C">
              <w:rPr>
                <w:noProof/>
                <w:webHidden/>
              </w:rPr>
              <w:fldChar w:fldCharType="end"/>
            </w:r>
          </w:hyperlink>
        </w:p>
        <w:p w14:paraId="2D0F4627" w14:textId="6B603148" w:rsidR="0034098C" w:rsidRDefault="006B187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</w:rPr>
          </w:pPr>
          <w:hyperlink w:anchor="_Toc101261733" w:history="1">
            <w:r w:rsidR="0034098C" w:rsidRPr="00CB128A">
              <w:rPr>
                <w:rStyle w:val="Hyperlink"/>
                <w:noProof/>
              </w:rPr>
              <w:t>3.0 Teori</w:t>
            </w:r>
            <w:r w:rsidR="0034098C">
              <w:rPr>
                <w:noProof/>
                <w:webHidden/>
              </w:rPr>
              <w:tab/>
            </w:r>
            <w:r w:rsidR="0034098C">
              <w:rPr>
                <w:noProof/>
                <w:webHidden/>
              </w:rPr>
              <w:fldChar w:fldCharType="begin"/>
            </w:r>
            <w:r w:rsidR="0034098C">
              <w:rPr>
                <w:noProof/>
                <w:webHidden/>
              </w:rPr>
              <w:instrText xml:space="preserve"> PAGEREF _Toc101261733 \h </w:instrText>
            </w:r>
            <w:r w:rsidR="0034098C">
              <w:rPr>
                <w:noProof/>
                <w:webHidden/>
              </w:rPr>
            </w:r>
            <w:r w:rsidR="0034098C">
              <w:rPr>
                <w:noProof/>
                <w:webHidden/>
              </w:rPr>
              <w:fldChar w:fldCharType="separate"/>
            </w:r>
            <w:r w:rsidR="0034098C">
              <w:rPr>
                <w:noProof/>
                <w:webHidden/>
              </w:rPr>
              <w:t>4</w:t>
            </w:r>
            <w:r w:rsidR="0034098C">
              <w:rPr>
                <w:noProof/>
                <w:webHidden/>
              </w:rPr>
              <w:fldChar w:fldCharType="end"/>
            </w:r>
          </w:hyperlink>
        </w:p>
        <w:p w14:paraId="3E03070E" w14:textId="1AB3A8A0" w:rsidR="0034098C" w:rsidRDefault="006B187C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</w:rPr>
          </w:pPr>
          <w:hyperlink w:anchor="_Toc101261734" w:history="1">
            <w:r w:rsidR="0034098C" w:rsidRPr="00CB128A">
              <w:rPr>
                <w:rStyle w:val="Hyperlink"/>
                <w:noProof/>
              </w:rPr>
              <w:t>3.1 LMS</w:t>
            </w:r>
            <w:r w:rsidR="0034098C">
              <w:rPr>
                <w:noProof/>
                <w:webHidden/>
              </w:rPr>
              <w:tab/>
            </w:r>
            <w:r w:rsidR="0034098C">
              <w:rPr>
                <w:noProof/>
                <w:webHidden/>
              </w:rPr>
              <w:fldChar w:fldCharType="begin"/>
            </w:r>
            <w:r w:rsidR="0034098C">
              <w:rPr>
                <w:noProof/>
                <w:webHidden/>
              </w:rPr>
              <w:instrText xml:space="preserve"> PAGEREF _Toc101261734 \h </w:instrText>
            </w:r>
            <w:r w:rsidR="0034098C">
              <w:rPr>
                <w:noProof/>
                <w:webHidden/>
              </w:rPr>
            </w:r>
            <w:r w:rsidR="0034098C">
              <w:rPr>
                <w:noProof/>
                <w:webHidden/>
              </w:rPr>
              <w:fldChar w:fldCharType="separate"/>
            </w:r>
            <w:r w:rsidR="0034098C">
              <w:rPr>
                <w:noProof/>
                <w:webHidden/>
              </w:rPr>
              <w:t>4</w:t>
            </w:r>
            <w:r w:rsidR="0034098C">
              <w:rPr>
                <w:noProof/>
                <w:webHidden/>
              </w:rPr>
              <w:fldChar w:fldCharType="end"/>
            </w:r>
          </w:hyperlink>
        </w:p>
        <w:p w14:paraId="15328978" w14:textId="601442ED" w:rsidR="0034098C" w:rsidRDefault="006B187C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</w:rPr>
          </w:pPr>
          <w:hyperlink w:anchor="_Toc101261735" w:history="1">
            <w:r w:rsidR="0034098C" w:rsidRPr="00CB128A">
              <w:rPr>
                <w:rStyle w:val="Hyperlink"/>
                <w:noProof/>
              </w:rPr>
              <w:t>3.2 Fx-LMS</w:t>
            </w:r>
            <w:r w:rsidR="0034098C">
              <w:rPr>
                <w:noProof/>
                <w:webHidden/>
              </w:rPr>
              <w:tab/>
            </w:r>
            <w:r w:rsidR="0034098C">
              <w:rPr>
                <w:noProof/>
                <w:webHidden/>
              </w:rPr>
              <w:fldChar w:fldCharType="begin"/>
            </w:r>
            <w:r w:rsidR="0034098C">
              <w:rPr>
                <w:noProof/>
                <w:webHidden/>
              </w:rPr>
              <w:instrText xml:space="preserve"> PAGEREF _Toc101261735 \h </w:instrText>
            </w:r>
            <w:r w:rsidR="0034098C">
              <w:rPr>
                <w:noProof/>
                <w:webHidden/>
              </w:rPr>
            </w:r>
            <w:r w:rsidR="0034098C">
              <w:rPr>
                <w:noProof/>
                <w:webHidden/>
              </w:rPr>
              <w:fldChar w:fldCharType="separate"/>
            </w:r>
            <w:r w:rsidR="0034098C">
              <w:rPr>
                <w:noProof/>
                <w:webHidden/>
              </w:rPr>
              <w:t>5</w:t>
            </w:r>
            <w:r w:rsidR="0034098C">
              <w:rPr>
                <w:noProof/>
                <w:webHidden/>
              </w:rPr>
              <w:fldChar w:fldCharType="end"/>
            </w:r>
          </w:hyperlink>
        </w:p>
        <w:p w14:paraId="4ED06ADA" w14:textId="5DFEBAD3" w:rsidR="0034098C" w:rsidRDefault="006B187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</w:rPr>
          </w:pPr>
          <w:hyperlink w:anchor="_Toc101261736" w:history="1">
            <w:r w:rsidR="0034098C" w:rsidRPr="00CB128A">
              <w:rPr>
                <w:rStyle w:val="Hyperlink"/>
                <w:noProof/>
              </w:rPr>
              <w:t>4.0 MATLAB Løsning</w:t>
            </w:r>
            <w:r w:rsidR="0034098C">
              <w:rPr>
                <w:noProof/>
                <w:webHidden/>
              </w:rPr>
              <w:tab/>
            </w:r>
            <w:r w:rsidR="0034098C">
              <w:rPr>
                <w:noProof/>
                <w:webHidden/>
              </w:rPr>
              <w:fldChar w:fldCharType="begin"/>
            </w:r>
            <w:r w:rsidR="0034098C">
              <w:rPr>
                <w:noProof/>
                <w:webHidden/>
              </w:rPr>
              <w:instrText xml:space="preserve"> PAGEREF _Toc101261736 \h </w:instrText>
            </w:r>
            <w:r w:rsidR="0034098C">
              <w:rPr>
                <w:noProof/>
                <w:webHidden/>
              </w:rPr>
            </w:r>
            <w:r w:rsidR="0034098C">
              <w:rPr>
                <w:noProof/>
                <w:webHidden/>
              </w:rPr>
              <w:fldChar w:fldCharType="separate"/>
            </w:r>
            <w:r w:rsidR="0034098C">
              <w:rPr>
                <w:noProof/>
                <w:webHidden/>
              </w:rPr>
              <w:t>6</w:t>
            </w:r>
            <w:r w:rsidR="0034098C">
              <w:rPr>
                <w:noProof/>
                <w:webHidden/>
              </w:rPr>
              <w:fldChar w:fldCharType="end"/>
            </w:r>
          </w:hyperlink>
        </w:p>
        <w:p w14:paraId="2CA0181F" w14:textId="66FBAAA2" w:rsidR="0034098C" w:rsidRDefault="006B187C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</w:rPr>
          </w:pPr>
          <w:hyperlink w:anchor="_Toc101261737" w:history="1">
            <w:r w:rsidR="0034098C" w:rsidRPr="00CB128A">
              <w:rPr>
                <w:rStyle w:val="Hyperlink"/>
                <w:noProof/>
              </w:rPr>
              <w:t>4.1 Path-estimation</w:t>
            </w:r>
            <w:r w:rsidR="0034098C">
              <w:rPr>
                <w:noProof/>
                <w:webHidden/>
              </w:rPr>
              <w:tab/>
            </w:r>
            <w:r w:rsidR="0034098C">
              <w:rPr>
                <w:noProof/>
                <w:webHidden/>
              </w:rPr>
              <w:fldChar w:fldCharType="begin"/>
            </w:r>
            <w:r w:rsidR="0034098C">
              <w:rPr>
                <w:noProof/>
                <w:webHidden/>
              </w:rPr>
              <w:instrText xml:space="preserve"> PAGEREF _Toc101261737 \h </w:instrText>
            </w:r>
            <w:r w:rsidR="0034098C">
              <w:rPr>
                <w:noProof/>
                <w:webHidden/>
              </w:rPr>
            </w:r>
            <w:r w:rsidR="0034098C">
              <w:rPr>
                <w:noProof/>
                <w:webHidden/>
              </w:rPr>
              <w:fldChar w:fldCharType="separate"/>
            </w:r>
            <w:r w:rsidR="0034098C">
              <w:rPr>
                <w:noProof/>
                <w:webHidden/>
              </w:rPr>
              <w:t>6</w:t>
            </w:r>
            <w:r w:rsidR="0034098C">
              <w:rPr>
                <w:noProof/>
                <w:webHidden/>
              </w:rPr>
              <w:fldChar w:fldCharType="end"/>
            </w:r>
          </w:hyperlink>
        </w:p>
        <w:p w14:paraId="14CA1875" w14:textId="219B03B2" w:rsidR="0034098C" w:rsidRDefault="006B187C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</w:rPr>
          </w:pPr>
          <w:hyperlink w:anchor="_Toc101261738" w:history="1">
            <w:r w:rsidR="0034098C" w:rsidRPr="00CB128A">
              <w:rPr>
                <w:rStyle w:val="Hyperlink"/>
                <w:noProof/>
              </w:rPr>
              <w:t>4.2 ANC – Primary path estimation</w:t>
            </w:r>
            <w:r w:rsidR="0034098C">
              <w:rPr>
                <w:noProof/>
                <w:webHidden/>
              </w:rPr>
              <w:tab/>
            </w:r>
            <w:r w:rsidR="0034098C">
              <w:rPr>
                <w:noProof/>
                <w:webHidden/>
              </w:rPr>
              <w:fldChar w:fldCharType="begin"/>
            </w:r>
            <w:r w:rsidR="0034098C">
              <w:rPr>
                <w:noProof/>
                <w:webHidden/>
              </w:rPr>
              <w:instrText xml:space="preserve"> PAGEREF _Toc101261738 \h </w:instrText>
            </w:r>
            <w:r w:rsidR="0034098C">
              <w:rPr>
                <w:noProof/>
                <w:webHidden/>
              </w:rPr>
            </w:r>
            <w:r w:rsidR="0034098C">
              <w:rPr>
                <w:noProof/>
                <w:webHidden/>
              </w:rPr>
              <w:fldChar w:fldCharType="separate"/>
            </w:r>
            <w:r w:rsidR="0034098C">
              <w:rPr>
                <w:noProof/>
                <w:webHidden/>
              </w:rPr>
              <w:t>10</w:t>
            </w:r>
            <w:r w:rsidR="0034098C">
              <w:rPr>
                <w:noProof/>
                <w:webHidden/>
              </w:rPr>
              <w:fldChar w:fldCharType="end"/>
            </w:r>
          </w:hyperlink>
        </w:p>
        <w:p w14:paraId="28190703" w14:textId="459EE67D" w:rsidR="0034098C" w:rsidRDefault="006B187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</w:rPr>
          </w:pPr>
          <w:hyperlink w:anchor="_Toc101261739" w:history="1">
            <w:r w:rsidR="0034098C" w:rsidRPr="00CB128A">
              <w:rPr>
                <w:rStyle w:val="Hyperlink"/>
                <w:noProof/>
              </w:rPr>
              <w:t>5.0 Prototype</w:t>
            </w:r>
            <w:r w:rsidR="0034098C">
              <w:rPr>
                <w:noProof/>
                <w:webHidden/>
              </w:rPr>
              <w:tab/>
            </w:r>
            <w:r w:rsidR="0034098C">
              <w:rPr>
                <w:noProof/>
                <w:webHidden/>
              </w:rPr>
              <w:fldChar w:fldCharType="begin"/>
            </w:r>
            <w:r w:rsidR="0034098C">
              <w:rPr>
                <w:noProof/>
                <w:webHidden/>
              </w:rPr>
              <w:instrText xml:space="preserve"> PAGEREF _Toc101261739 \h </w:instrText>
            </w:r>
            <w:r w:rsidR="0034098C">
              <w:rPr>
                <w:noProof/>
                <w:webHidden/>
              </w:rPr>
            </w:r>
            <w:r w:rsidR="0034098C">
              <w:rPr>
                <w:noProof/>
                <w:webHidden/>
              </w:rPr>
              <w:fldChar w:fldCharType="separate"/>
            </w:r>
            <w:r w:rsidR="0034098C">
              <w:rPr>
                <w:noProof/>
                <w:webHidden/>
              </w:rPr>
              <w:t>11</w:t>
            </w:r>
            <w:r w:rsidR="0034098C">
              <w:rPr>
                <w:noProof/>
                <w:webHidden/>
              </w:rPr>
              <w:fldChar w:fldCharType="end"/>
            </w:r>
          </w:hyperlink>
        </w:p>
        <w:p w14:paraId="632ED501" w14:textId="295A53D5" w:rsidR="0034098C" w:rsidRDefault="006B187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</w:rPr>
          </w:pPr>
          <w:hyperlink w:anchor="_Toc101261740" w:history="1">
            <w:r w:rsidR="0034098C" w:rsidRPr="00CB128A">
              <w:rPr>
                <w:rStyle w:val="Hyperlink"/>
                <w:noProof/>
              </w:rPr>
              <w:t>6.0 Matlab-kode</w:t>
            </w:r>
            <w:r w:rsidR="0034098C">
              <w:rPr>
                <w:noProof/>
                <w:webHidden/>
              </w:rPr>
              <w:tab/>
            </w:r>
            <w:r w:rsidR="0034098C">
              <w:rPr>
                <w:noProof/>
                <w:webHidden/>
              </w:rPr>
              <w:fldChar w:fldCharType="begin"/>
            </w:r>
            <w:r w:rsidR="0034098C">
              <w:rPr>
                <w:noProof/>
                <w:webHidden/>
              </w:rPr>
              <w:instrText xml:space="preserve"> PAGEREF _Toc101261740 \h </w:instrText>
            </w:r>
            <w:r w:rsidR="0034098C">
              <w:rPr>
                <w:noProof/>
                <w:webHidden/>
              </w:rPr>
            </w:r>
            <w:r w:rsidR="0034098C">
              <w:rPr>
                <w:noProof/>
                <w:webHidden/>
              </w:rPr>
              <w:fldChar w:fldCharType="separate"/>
            </w:r>
            <w:r w:rsidR="0034098C">
              <w:rPr>
                <w:noProof/>
                <w:webHidden/>
              </w:rPr>
              <w:t>13</w:t>
            </w:r>
            <w:r w:rsidR="0034098C">
              <w:rPr>
                <w:noProof/>
                <w:webHidden/>
              </w:rPr>
              <w:fldChar w:fldCharType="end"/>
            </w:r>
          </w:hyperlink>
        </w:p>
        <w:p w14:paraId="16AE7C2E" w14:textId="2482F878" w:rsidR="0034098C" w:rsidRDefault="006B187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</w:rPr>
          </w:pPr>
          <w:hyperlink w:anchor="_Toc101261741" w:history="1">
            <w:r w:rsidR="0034098C" w:rsidRPr="00CB128A">
              <w:rPr>
                <w:rStyle w:val="Hyperlink"/>
                <w:noProof/>
              </w:rPr>
              <w:t>7.0 Appendix</w:t>
            </w:r>
            <w:r w:rsidR="0034098C">
              <w:rPr>
                <w:noProof/>
                <w:webHidden/>
              </w:rPr>
              <w:tab/>
            </w:r>
            <w:r w:rsidR="0034098C">
              <w:rPr>
                <w:noProof/>
                <w:webHidden/>
              </w:rPr>
              <w:fldChar w:fldCharType="begin"/>
            </w:r>
            <w:r w:rsidR="0034098C">
              <w:rPr>
                <w:noProof/>
                <w:webHidden/>
              </w:rPr>
              <w:instrText xml:space="preserve"> PAGEREF _Toc101261741 \h </w:instrText>
            </w:r>
            <w:r w:rsidR="0034098C">
              <w:rPr>
                <w:noProof/>
                <w:webHidden/>
              </w:rPr>
            </w:r>
            <w:r w:rsidR="0034098C">
              <w:rPr>
                <w:noProof/>
                <w:webHidden/>
              </w:rPr>
              <w:fldChar w:fldCharType="separate"/>
            </w:r>
            <w:r w:rsidR="0034098C">
              <w:rPr>
                <w:noProof/>
                <w:webHidden/>
              </w:rPr>
              <w:t>17</w:t>
            </w:r>
            <w:r w:rsidR="0034098C">
              <w:rPr>
                <w:noProof/>
                <w:webHidden/>
              </w:rPr>
              <w:fldChar w:fldCharType="end"/>
            </w:r>
          </w:hyperlink>
        </w:p>
        <w:p w14:paraId="3EDEAB01" w14:textId="49C51361" w:rsidR="0034098C" w:rsidRDefault="006B187C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</w:rPr>
          </w:pPr>
          <w:hyperlink w:anchor="_Toc101261742" w:history="1">
            <w:r w:rsidR="0034098C" w:rsidRPr="00CB128A">
              <w:rPr>
                <w:rStyle w:val="Hyperlink"/>
                <w:noProof/>
              </w:rPr>
              <w:t>7.1 A)</w:t>
            </w:r>
            <w:r w:rsidR="0034098C">
              <w:rPr>
                <w:noProof/>
                <w:webHidden/>
              </w:rPr>
              <w:tab/>
            </w:r>
            <w:r w:rsidR="0034098C">
              <w:rPr>
                <w:noProof/>
                <w:webHidden/>
              </w:rPr>
              <w:fldChar w:fldCharType="begin"/>
            </w:r>
            <w:r w:rsidR="0034098C">
              <w:rPr>
                <w:noProof/>
                <w:webHidden/>
              </w:rPr>
              <w:instrText xml:space="preserve"> PAGEREF _Toc101261742 \h </w:instrText>
            </w:r>
            <w:r w:rsidR="0034098C">
              <w:rPr>
                <w:noProof/>
                <w:webHidden/>
              </w:rPr>
            </w:r>
            <w:r w:rsidR="0034098C">
              <w:rPr>
                <w:noProof/>
                <w:webHidden/>
              </w:rPr>
              <w:fldChar w:fldCharType="separate"/>
            </w:r>
            <w:r w:rsidR="0034098C">
              <w:rPr>
                <w:noProof/>
                <w:webHidden/>
              </w:rPr>
              <w:t>17</w:t>
            </w:r>
            <w:r w:rsidR="0034098C">
              <w:rPr>
                <w:noProof/>
                <w:webHidden/>
              </w:rPr>
              <w:fldChar w:fldCharType="end"/>
            </w:r>
          </w:hyperlink>
        </w:p>
        <w:p w14:paraId="17698D39" w14:textId="528D3932" w:rsidR="00472429" w:rsidRPr="00392CB9" w:rsidRDefault="00472429">
          <w:r w:rsidRPr="00392CB9">
            <w:rPr>
              <w:b/>
              <w:bCs/>
            </w:rPr>
            <w:fldChar w:fldCharType="end"/>
          </w:r>
        </w:p>
      </w:sdtContent>
    </w:sdt>
    <w:p w14:paraId="61E435A2" w14:textId="1B44C60D" w:rsidR="00953945" w:rsidRPr="00392CB9" w:rsidRDefault="00953945" w:rsidP="00472429">
      <w:pPr>
        <w:jc w:val="left"/>
      </w:pPr>
    </w:p>
    <w:p w14:paraId="32C357B3" w14:textId="0B0834C3" w:rsidR="00472429" w:rsidRPr="00392CB9" w:rsidRDefault="00472429">
      <w:pPr>
        <w:jc w:val="left"/>
      </w:pPr>
      <w:r w:rsidRPr="00392CB9">
        <w:br w:type="page"/>
      </w:r>
    </w:p>
    <w:p w14:paraId="2CB981B4" w14:textId="4A9D935D" w:rsidR="007524AA" w:rsidRPr="00392CB9" w:rsidRDefault="002048D0" w:rsidP="00C6027C">
      <w:pPr>
        <w:pStyle w:val="Heading1"/>
      </w:pPr>
      <w:bookmarkStart w:id="0" w:name="_Toc101261728"/>
      <w:r w:rsidRPr="00392CB9">
        <w:t>1</w:t>
      </w:r>
      <w:r w:rsidR="00C6027C" w:rsidRPr="00392CB9">
        <w:t xml:space="preserve">.0 </w:t>
      </w:r>
      <w:r w:rsidR="008124EF" w:rsidRPr="00392CB9">
        <w:t xml:space="preserve">Introduktion </w:t>
      </w:r>
      <w:r w:rsidRPr="00392CB9">
        <w:t xml:space="preserve">og </w:t>
      </w:r>
      <w:r w:rsidR="00C6027C" w:rsidRPr="00392CB9">
        <w:t>Problem</w:t>
      </w:r>
      <w:r w:rsidRPr="00392CB9">
        <w:t>b</w:t>
      </w:r>
      <w:r w:rsidR="00262920" w:rsidRPr="00392CB9">
        <w:t>eskrivelse</w:t>
      </w:r>
      <w:bookmarkEnd w:id="0"/>
    </w:p>
    <w:p w14:paraId="6D2403DD" w14:textId="4F646E48" w:rsidR="005E07A2" w:rsidRPr="00392CB9" w:rsidRDefault="004A0B23" w:rsidP="008B0C21">
      <w:r w:rsidRPr="00392CB9">
        <w:t xml:space="preserve">I denne rapport gennemgås </w:t>
      </w:r>
      <w:r w:rsidR="001600E0" w:rsidRPr="00392CB9">
        <w:t>gruppe</w:t>
      </w:r>
      <w:r w:rsidR="001D3B29" w:rsidRPr="00392CB9">
        <w:t xml:space="preserve"> 1’s</w:t>
      </w:r>
      <w:r w:rsidR="001600E0" w:rsidRPr="00392CB9">
        <w:t xml:space="preserve"> forslag til </w:t>
      </w:r>
      <w:r w:rsidR="001D3B29" w:rsidRPr="00392CB9">
        <w:t>ISB-</w:t>
      </w:r>
      <w:r w:rsidR="00E3581E" w:rsidRPr="00392CB9">
        <w:t>eksamensprojektet</w:t>
      </w:r>
      <w:r w:rsidR="001D3B29" w:rsidRPr="00392CB9">
        <w:t xml:space="preserve">, </w:t>
      </w:r>
      <w:r w:rsidR="003537FD" w:rsidRPr="00392CB9">
        <w:t xml:space="preserve">og </w:t>
      </w:r>
      <w:r w:rsidR="00E3581E" w:rsidRPr="00392CB9">
        <w:t>det</w:t>
      </w:r>
      <w:r w:rsidR="003537FD" w:rsidRPr="00392CB9">
        <w:t xml:space="preserve"> dertilhørende </w:t>
      </w:r>
      <w:r w:rsidR="00E3581E" w:rsidRPr="00392CB9">
        <w:t>forarbejde</w:t>
      </w:r>
      <w:r w:rsidR="003537FD" w:rsidRPr="00392CB9">
        <w:t xml:space="preserve"> </w:t>
      </w:r>
      <w:r w:rsidR="005E07A2" w:rsidRPr="00392CB9">
        <w:t xml:space="preserve">der </w:t>
      </w:r>
      <w:r w:rsidR="00E3581E" w:rsidRPr="00392CB9">
        <w:t xml:space="preserve">er </w:t>
      </w:r>
      <w:r w:rsidR="00647795" w:rsidRPr="00392CB9">
        <w:t>lavet.</w:t>
      </w:r>
      <w:r w:rsidR="00E3581E" w:rsidRPr="00392CB9">
        <w:t xml:space="preserve"> </w:t>
      </w:r>
      <w:r w:rsidR="005E07A2" w:rsidRPr="00392CB9">
        <w:t xml:space="preserve">Først introduceres </w:t>
      </w:r>
      <w:r w:rsidR="004320DE" w:rsidRPr="00392CB9">
        <w:t>og</w:t>
      </w:r>
      <w:r w:rsidR="00FD34F9" w:rsidRPr="00392CB9">
        <w:t xml:space="preserve"> </w:t>
      </w:r>
      <w:r w:rsidR="009D41A6" w:rsidRPr="00392CB9">
        <w:t xml:space="preserve">specificeres </w:t>
      </w:r>
      <w:r w:rsidR="005E07A2" w:rsidRPr="00392CB9">
        <w:t>projektet</w:t>
      </w:r>
      <w:r w:rsidR="004320DE" w:rsidRPr="00392CB9">
        <w:t xml:space="preserve"> ud fra </w:t>
      </w:r>
      <w:r w:rsidR="00881896" w:rsidRPr="00392CB9">
        <w:t>en række funktionelle/ikke-funktionelle krav. Herefter gennemgås hvilken signalbehandlingsteori, der skal anvendes for at kunne implementere</w:t>
      </w:r>
    </w:p>
    <w:p w14:paraId="47B1BB4C" w14:textId="0AAB2F49" w:rsidR="00F91A20" w:rsidRPr="00392CB9" w:rsidRDefault="001F5697" w:rsidP="008B0C21">
      <w:r w:rsidRPr="00392CB9">
        <w:t>Projektet går ud på at implementere</w:t>
      </w:r>
      <w:r w:rsidR="003E2E09" w:rsidRPr="00392CB9">
        <w:t xml:space="preserve"> aktiv støjudligning (ANC) til brug i høretelefonsapplikation</w:t>
      </w:r>
      <w:r w:rsidR="00960FB0" w:rsidRPr="00392CB9">
        <w:t>er</w:t>
      </w:r>
      <w:r w:rsidR="003E2E09" w:rsidRPr="00392CB9">
        <w:t xml:space="preserve">. ANC-høretelefoner er </w:t>
      </w:r>
      <w:r w:rsidR="00960FB0" w:rsidRPr="00392CB9">
        <w:t xml:space="preserve">efterhånden blevet </w:t>
      </w:r>
      <w:r w:rsidR="00BB254B" w:rsidRPr="00392CB9">
        <w:t xml:space="preserve">meget </w:t>
      </w:r>
      <w:r w:rsidR="00385674" w:rsidRPr="00392CB9">
        <w:t xml:space="preserve">populære på </w:t>
      </w:r>
      <w:r w:rsidR="0077232A" w:rsidRPr="00392CB9">
        <w:t xml:space="preserve">consumer </w:t>
      </w:r>
      <w:r w:rsidR="00385674" w:rsidRPr="00392CB9">
        <w:t xml:space="preserve">audiomarkedet, og kan ses implementeret i både </w:t>
      </w:r>
      <w:r w:rsidR="005D1A50" w:rsidRPr="00392CB9">
        <w:t xml:space="preserve">in-ear og </w:t>
      </w:r>
      <w:r w:rsidR="006929C5" w:rsidRPr="00392CB9">
        <w:t>over-ear</w:t>
      </w:r>
      <w:r w:rsidR="005E07A2" w:rsidRPr="00392CB9">
        <w:t xml:space="preserve"> produkter med lang batterilevetid og imponerende dæmpning. </w:t>
      </w:r>
      <w:r w:rsidR="0077232A" w:rsidRPr="00392CB9">
        <w:t xml:space="preserve">De fleste </w:t>
      </w:r>
      <w:r w:rsidR="000D7477" w:rsidRPr="00392CB9">
        <w:t>kommercielle produkter</w:t>
      </w:r>
      <w:r w:rsidR="0077232A" w:rsidRPr="00392CB9">
        <w:t xml:space="preserve"> </w:t>
      </w:r>
      <w:r w:rsidR="006D5090" w:rsidRPr="00392CB9">
        <w:t xml:space="preserve">leverer mellem </w:t>
      </w:r>
      <w:r w:rsidR="00CF4CA2" w:rsidRPr="00392CB9">
        <w:t>25-35 dB</w:t>
      </w:r>
      <w:r w:rsidR="005E07A2" w:rsidRPr="00392CB9">
        <w:t xml:space="preserve"> </w:t>
      </w:r>
      <w:r w:rsidR="00662390" w:rsidRPr="00392CB9">
        <w:t>i d</w:t>
      </w:r>
      <w:r w:rsidR="00931AEE" w:rsidRPr="00392CB9">
        <w:t xml:space="preserve">et relevante frekvensområde </w:t>
      </w:r>
      <w:r w:rsidR="002E55E5" w:rsidRPr="00392CB9">
        <w:t>(typisk 20-2000 Hz). De høje</w:t>
      </w:r>
      <w:r w:rsidR="00A64111" w:rsidRPr="00392CB9">
        <w:t>re</w:t>
      </w:r>
      <w:r w:rsidR="002E55E5" w:rsidRPr="00392CB9">
        <w:t xml:space="preserve"> frekvenser </w:t>
      </w:r>
      <w:r w:rsidR="00A85942" w:rsidRPr="00392CB9">
        <w:t xml:space="preserve">håndteres med </w:t>
      </w:r>
      <w:r w:rsidR="0036418C" w:rsidRPr="00392CB9">
        <w:t>god</w:t>
      </w:r>
      <w:r w:rsidR="00A85942" w:rsidRPr="00392CB9">
        <w:t xml:space="preserve"> isolering</w:t>
      </w:r>
      <w:r w:rsidR="0036418C" w:rsidRPr="00392CB9">
        <w:t xml:space="preserve"> vha. skum og lignende materialer</w:t>
      </w:r>
      <w:r w:rsidR="00A85942" w:rsidRPr="00392CB9">
        <w:t>.</w:t>
      </w:r>
      <w:r w:rsidR="005E07A2" w:rsidRPr="00392CB9">
        <w:t xml:space="preserve"> </w:t>
      </w:r>
      <w:r w:rsidR="000C712B" w:rsidRPr="00392CB9">
        <w:t>E</w:t>
      </w:r>
      <w:r w:rsidR="001F4D30" w:rsidRPr="00392CB9">
        <w:t>t typisk</w:t>
      </w:r>
      <w:r w:rsidR="00C943F2" w:rsidRPr="00392CB9">
        <w:t xml:space="preserve"> ANC-system </w:t>
      </w:r>
      <w:r w:rsidR="00651982" w:rsidRPr="00392CB9">
        <w:t>ser ud</w:t>
      </w:r>
      <w:r w:rsidR="00C943F2" w:rsidRPr="00392CB9">
        <w:t xml:space="preserve"> som illustreret nedenfor på </w:t>
      </w:r>
      <w:r w:rsidR="002A7830" w:rsidRPr="00392CB9">
        <w:fldChar w:fldCharType="begin"/>
      </w:r>
      <w:r w:rsidR="002A7830" w:rsidRPr="00392CB9">
        <w:instrText xml:space="preserve"> REF _Ref101177854 \h </w:instrText>
      </w:r>
      <w:r w:rsidR="008B0C21" w:rsidRPr="00392CB9">
        <w:instrText xml:space="preserve"> \* MERGEFORMAT </w:instrText>
      </w:r>
      <w:r w:rsidR="002A7830" w:rsidRPr="00392CB9">
        <w:fldChar w:fldCharType="separate"/>
      </w:r>
      <w:r w:rsidR="0034098C" w:rsidRPr="00392CB9">
        <w:t xml:space="preserve">Figur </w:t>
      </w:r>
      <w:r w:rsidR="0034098C">
        <w:rPr>
          <w:noProof/>
        </w:rPr>
        <w:t>1</w:t>
      </w:r>
      <w:r w:rsidR="002A7830" w:rsidRPr="00392CB9">
        <w:fldChar w:fldCharType="end"/>
      </w:r>
      <w:r w:rsidR="0077232A" w:rsidRPr="00392CB9">
        <w:t>.</w:t>
      </w:r>
    </w:p>
    <w:p w14:paraId="76680B3C" w14:textId="77777777" w:rsidR="00390F59" w:rsidRPr="00392CB9" w:rsidRDefault="00390F59" w:rsidP="00390F59">
      <w:pPr>
        <w:keepNext/>
        <w:jc w:val="center"/>
      </w:pPr>
      <w:r w:rsidRPr="00392CB9">
        <w:rPr>
          <w:noProof/>
        </w:rPr>
        <w:drawing>
          <wp:inline distT="0" distB="0" distL="0" distR="0" wp14:anchorId="6E5CC280" wp14:editId="0BB974E5">
            <wp:extent cx="3822700" cy="2419821"/>
            <wp:effectExtent l="0" t="0" r="6350" b="0"/>
            <wp:docPr id="5" name="Billed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1398" cy="24253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582680" w14:textId="25F55BCD" w:rsidR="004104D4" w:rsidRPr="00392CB9" w:rsidRDefault="00390F59" w:rsidP="00B92B54">
      <w:pPr>
        <w:pStyle w:val="Caption"/>
        <w:jc w:val="center"/>
      </w:pPr>
      <w:bookmarkStart w:id="1" w:name="_Ref101177854"/>
      <w:r w:rsidRPr="00392CB9">
        <w:t xml:space="preserve">Figur </w:t>
      </w:r>
      <w:fldSimple w:instr=" SEQ Figur \* ARABIC ">
        <w:r w:rsidR="0034098C">
          <w:rPr>
            <w:noProof/>
          </w:rPr>
          <w:t>1</w:t>
        </w:r>
      </w:fldSimple>
      <w:bookmarkEnd w:id="1"/>
      <w:r w:rsidRPr="00392CB9">
        <w:t xml:space="preserve"> - </w:t>
      </w:r>
      <w:r w:rsidR="00652ACB" w:rsidRPr="00392CB9">
        <w:t xml:space="preserve">Illustration af et ANC-system </w:t>
      </w:r>
      <w:r w:rsidR="00351EF9" w:rsidRPr="00392CB9">
        <w:t>anvendt i høretelefoner</w:t>
      </w:r>
      <w:r w:rsidRPr="00392CB9">
        <w:t xml:space="preserve"> </w:t>
      </w:r>
    </w:p>
    <w:p w14:paraId="24172B48" w14:textId="71262034" w:rsidR="00954115" w:rsidRPr="00392CB9" w:rsidRDefault="00B92B54" w:rsidP="00262920">
      <w:r w:rsidRPr="00392CB9">
        <w:t xml:space="preserve">I et over-ear system fastmonteres </w:t>
      </w:r>
      <w:r w:rsidR="00494313" w:rsidRPr="00392CB9">
        <w:t>der et sæt mikrofoner på selve højt</w:t>
      </w:r>
      <w:r w:rsidR="00B03178" w:rsidRPr="00392CB9">
        <w:t>alerkoppen</w:t>
      </w:r>
      <w:r w:rsidR="004F7764" w:rsidRPr="00392CB9">
        <w:t xml:space="preserve">. Den </w:t>
      </w:r>
      <w:r w:rsidR="00DE42D5" w:rsidRPr="00392CB9">
        <w:t>første</w:t>
      </w:r>
      <w:r w:rsidR="00751AE1" w:rsidRPr="00392CB9">
        <w:t>, benævnt</w:t>
      </w:r>
      <w:r w:rsidR="00DE42D5" w:rsidRPr="00392CB9">
        <w:t xml:space="preserve"> ”reference mikrofon”</w:t>
      </w:r>
      <w:r w:rsidR="00E02F4D" w:rsidRPr="00392CB9">
        <w:t xml:space="preserve"> anvendes til at optage baggrundsstøjen. Dette</w:t>
      </w:r>
      <w:r w:rsidR="00751AE1" w:rsidRPr="00392CB9">
        <w:t xml:space="preserve"> signal føres </w:t>
      </w:r>
      <w:r w:rsidR="007C18D9" w:rsidRPr="00392CB9">
        <w:t>ind i</w:t>
      </w:r>
      <w:r w:rsidR="00751AE1" w:rsidRPr="00392CB9">
        <w:t xml:space="preserve"> en DSP, som på baggrund af støjsignalet genererer et ”antistøjssignal”, </w:t>
      </w:r>
      <w:r w:rsidR="007C18D9" w:rsidRPr="00392CB9">
        <w:t xml:space="preserve">der </w:t>
      </w:r>
      <w:r w:rsidR="00E55BCB" w:rsidRPr="00392CB9">
        <w:t xml:space="preserve">spilles </w:t>
      </w:r>
      <w:r w:rsidR="007C18D9" w:rsidRPr="00392CB9">
        <w:t xml:space="preserve">ud af </w:t>
      </w:r>
      <w:r w:rsidR="00E55BCB" w:rsidRPr="00392CB9">
        <w:t xml:space="preserve">højtaleren. </w:t>
      </w:r>
      <w:r w:rsidR="003D1062" w:rsidRPr="00392CB9">
        <w:t>Dette signal er ideelt set bare</w:t>
      </w:r>
      <w:r w:rsidR="008B23ED" w:rsidRPr="00392CB9">
        <w:t xml:space="preserve"> s</w:t>
      </w:r>
      <w:r w:rsidR="00345AF0" w:rsidRPr="00392CB9">
        <w:t xml:space="preserve">tøjsignalet inverteret, hvilket giver anledning til destruktiv interferens </w:t>
      </w:r>
      <w:r w:rsidR="00AA4094" w:rsidRPr="00392CB9">
        <w:t xml:space="preserve">mellem støj </w:t>
      </w:r>
      <w:r w:rsidR="00345AF0" w:rsidRPr="00392CB9">
        <w:t xml:space="preserve">og </w:t>
      </w:r>
      <w:r w:rsidR="00AA4094" w:rsidRPr="00392CB9">
        <w:t>antistøj,</w:t>
      </w:r>
      <w:r w:rsidR="00345AF0" w:rsidRPr="00392CB9">
        <w:t xml:space="preserve"> heraf navnet ”støjudligning”.</w:t>
      </w:r>
      <w:r w:rsidR="00F75E88" w:rsidRPr="00392CB9">
        <w:t xml:space="preserve"> En række yderligere faktorer spiller </w:t>
      </w:r>
      <w:r w:rsidR="00247BAD" w:rsidRPr="00392CB9">
        <w:t xml:space="preserve">også ind i generering af signalet, </w:t>
      </w:r>
      <w:r w:rsidR="007C18D9" w:rsidRPr="00392CB9">
        <w:t xml:space="preserve">hvorfor der også sidder en ”error mikrofon”, </w:t>
      </w:r>
      <w:r w:rsidR="00247BAD" w:rsidRPr="00392CB9">
        <w:t xml:space="preserve">men mere herom senere. </w:t>
      </w:r>
    </w:p>
    <w:p w14:paraId="20BD1E62" w14:textId="39959DD1" w:rsidR="007229A7" w:rsidRPr="00392CB9" w:rsidRDefault="00021B02" w:rsidP="00262920">
      <w:r w:rsidRPr="00392CB9">
        <w:t>Projektet vil primært fokusere på</w:t>
      </w:r>
      <w:r w:rsidR="00B8761F" w:rsidRPr="00392CB9">
        <w:t xml:space="preserve"> selve</w:t>
      </w:r>
      <w:r w:rsidRPr="00392CB9">
        <w:t xml:space="preserve"> implementering</w:t>
      </w:r>
      <w:r w:rsidR="00B8761F" w:rsidRPr="00392CB9">
        <w:t>en</w:t>
      </w:r>
      <w:r w:rsidRPr="00392CB9">
        <w:t xml:space="preserve"> af </w:t>
      </w:r>
      <w:r w:rsidR="00B8761F" w:rsidRPr="00392CB9">
        <w:t xml:space="preserve">den type filtrer og det software, som skal til for at løse problemet, </w:t>
      </w:r>
      <w:r w:rsidR="00020BF8" w:rsidRPr="00392CB9">
        <w:t xml:space="preserve">så optimalt som overhovedet muligt, </w:t>
      </w:r>
      <w:r w:rsidR="00B8761F" w:rsidRPr="00392CB9">
        <w:t xml:space="preserve">da selve den mekaniske udformning </w:t>
      </w:r>
      <w:r w:rsidR="00777A25" w:rsidRPr="00392CB9">
        <w:t>af headsettet samt de</w:t>
      </w:r>
      <w:r w:rsidR="00020BF8" w:rsidRPr="00392CB9">
        <w:t>n</w:t>
      </w:r>
      <w:r w:rsidR="00B8761F" w:rsidRPr="00392CB9">
        <w:t xml:space="preserve"> </w:t>
      </w:r>
      <w:r w:rsidR="00A21015" w:rsidRPr="00392CB9">
        <w:t>dertilhørende</w:t>
      </w:r>
      <w:r w:rsidR="00B8761F" w:rsidRPr="00392CB9">
        <w:t xml:space="preserve"> akustiske </w:t>
      </w:r>
      <w:r w:rsidR="00020BF8" w:rsidRPr="00392CB9">
        <w:t>analyse ligger uden for fagets fokusområde. Dog vil der blive lavet et ”mock-up” setup til at foretage funktionelle tests</w:t>
      </w:r>
      <w:r w:rsidR="00A21015" w:rsidRPr="00392CB9">
        <w:t>, foruden</w:t>
      </w:r>
      <w:r w:rsidR="00020BF8" w:rsidRPr="00392CB9">
        <w:t xml:space="preserve"> </w:t>
      </w:r>
      <w:r w:rsidR="004A4F8E" w:rsidRPr="00392CB9">
        <w:t xml:space="preserve">teoretiske verificeringer i MATLAB. </w:t>
      </w:r>
      <w:r w:rsidR="00CD1D10" w:rsidRPr="00392CB9">
        <w:t>Koden implementeres på Analog Devices platformen BF533.</w:t>
      </w:r>
    </w:p>
    <w:p w14:paraId="0539779D" w14:textId="77777777" w:rsidR="000A5A21" w:rsidRPr="00392CB9" w:rsidRDefault="000A5A21" w:rsidP="00262920"/>
    <w:p w14:paraId="24F45564" w14:textId="77777777" w:rsidR="000A5A21" w:rsidRPr="00392CB9" w:rsidRDefault="000A5A21" w:rsidP="00262920"/>
    <w:p w14:paraId="64F0DC4B" w14:textId="77777777" w:rsidR="000A5A21" w:rsidRPr="00392CB9" w:rsidRDefault="000A5A21" w:rsidP="00262920"/>
    <w:p w14:paraId="532EE15A" w14:textId="77777777" w:rsidR="000A7F65" w:rsidRPr="00392CB9" w:rsidRDefault="000A7F65">
      <w:pPr>
        <w:jc w:val="left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 w:rsidRPr="00392CB9">
        <w:br w:type="page"/>
      </w:r>
    </w:p>
    <w:p w14:paraId="34582E54" w14:textId="2BD2DB2C" w:rsidR="00262920" w:rsidRPr="00392CB9" w:rsidRDefault="002048D0" w:rsidP="00262920">
      <w:pPr>
        <w:pStyle w:val="Heading1"/>
      </w:pPr>
      <w:bookmarkStart w:id="2" w:name="_Toc101261729"/>
      <w:r w:rsidRPr="00392CB9">
        <w:t>2</w:t>
      </w:r>
      <w:r w:rsidR="00262920" w:rsidRPr="00392CB9">
        <w:t xml:space="preserve">.0 </w:t>
      </w:r>
      <w:r w:rsidR="00454D68" w:rsidRPr="00392CB9">
        <w:t>Krav</w:t>
      </w:r>
      <w:bookmarkEnd w:id="2"/>
    </w:p>
    <w:p w14:paraId="7225C5FF" w14:textId="6950DF46" w:rsidR="00042A42" w:rsidRPr="00392CB9" w:rsidRDefault="009405AB" w:rsidP="009405AB">
      <w:r w:rsidRPr="00392CB9">
        <w:t xml:space="preserve">I dette afsnit gennemgås </w:t>
      </w:r>
      <w:r w:rsidR="00042A42" w:rsidRPr="00392CB9">
        <w:t xml:space="preserve">de overordnede </w:t>
      </w:r>
      <w:r w:rsidRPr="00392CB9">
        <w:t xml:space="preserve">krav til systemet, </w:t>
      </w:r>
      <w:r w:rsidR="00042A42" w:rsidRPr="00392CB9">
        <w:t>dels</w:t>
      </w:r>
      <w:r w:rsidRPr="00392CB9">
        <w:t xml:space="preserve"> funktionelle og ikke-funktionelle. </w:t>
      </w:r>
    </w:p>
    <w:p w14:paraId="1368BA57" w14:textId="2BD6CA5D" w:rsidR="00042A42" w:rsidRPr="00392CB9" w:rsidRDefault="00042A42" w:rsidP="00042A42">
      <w:pPr>
        <w:pStyle w:val="Heading2"/>
      </w:pPr>
      <w:bookmarkStart w:id="3" w:name="_Toc101261730"/>
      <w:r w:rsidRPr="00392CB9">
        <w:t>2.1 Funktionelle krav</w:t>
      </w:r>
      <w:bookmarkEnd w:id="3"/>
    </w:p>
    <w:p w14:paraId="75053E26" w14:textId="33932C95" w:rsidR="009405AB" w:rsidRPr="00392CB9" w:rsidRDefault="009405AB" w:rsidP="009405AB">
      <w:r w:rsidRPr="00392CB9">
        <w:t xml:space="preserve">Da </w:t>
      </w:r>
      <w:r w:rsidR="000F6300" w:rsidRPr="00392CB9">
        <w:t xml:space="preserve">systemet har </w:t>
      </w:r>
      <w:r w:rsidR="00690487" w:rsidRPr="00392CB9">
        <w:t xml:space="preserve">minimal brugergrænseflade </w:t>
      </w:r>
      <w:r w:rsidR="004719AE" w:rsidRPr="00392CB9">
        <w:t>foruden en on/off knap, er det valgt ikke at specificere use-cases</w:t>
      </w:r>
      <w:r w:rsidR="00FA3078" w:rsidRPr="00392CB9">
        <w:t xml:space="preserve">. Funktionaliteten kan illustreres </w:t>
      </w:r>
      <w:r w:rsidR="0063606C" w:rsidRPr="00392CB9">
        <w:t xml:space="preserve">helt </w:t>
      </w:r>
      <w:r w:rsidR="00FA3078" w:rsidRPr="00392CB9">
        <w:t xml:space="preserve">enkelt som set nedenfor: </w:t>
      </w:r>
    </w:p>
    <w:p w14:paraId="476185D1" w14:textId="77777777" w:rsidR="00CD5E90" w:rsidRDefault="000C7EE4" w:rsidP="00CD5E90">
      <w:pPr>
        <w:keepNext/>
        <w:jc w:val="center"/>
      </w:pPr>
      <w:r w:rsidRPr="00392CB9">
        <w:rPr>
          <w:noProof/>
        </w:rPr>
        <w:drawing>
          <wp:inline distT="0" distB="0" distL="0" distR="0" wp14:anchorId="1F14E131" wp14:editId="6F16EFE5">
            <wp:extent cx="2517093" cy="1544128"/>
            <wp:effectExtent l="0" t="0" r="0" b="0"/>
            <wp:docPr id="6" name="Billed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30405" cy="15522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7A7524" w14:textId="3D82DAE5" w:rsidR="00E63543" w:rsidRPr="00392CB9" w:rsidRDefault="00CD5E90" w:rsidP="00CD5E90">
      <w:pPr>
        <w:pStyle w:val="Caption"/>
        <w:jc w:val="center"/>
      </w:pPr>
      <w:r>
        <w:t xml:space="preserve">Figur </w:t>
      </w:r>
      <w:fldSimple w:instr=" SEQ Figur \* ARABIC ">
        <w:r w:rsidR="0034098C">
          <w:rPr>
            <w:noProof/>
          </w:rPr>
          <w:t>2</w:t>
        </w:r>
      </w:fldSimple>
      <w:r>
        <w:t xml:space="preserve"> - </w:t>
      </w:r>
      <w:r w:rsidR="00337856">
        <w:t xml:space="preserve">Funktionaliteten for </w:t>
      </w:r>
      <w:r w:rsidR="0070336D">
        <w:t>systemet</w:t>
      </w:r>
    </w:p>
    <w:p w14:paraId="1FA04F33" w14:textId="355AB8A7" w:rsidR="00CF1184" w:rsidRPr="00392CB9" w:rsidRDefault="00CF1184" w:rsidP="00CF1184">
      <w:r w:rsidRPr="00392CB9">
        <w:t xml:space="preserve">På den baggrund kan man opstille følgende funktionelle krav: </w:t>
      </w:r>
    </w:p>
    <w:p w14:paraId="5E64AF3E" w14:textId="04E2B22E" w:rsidR="0063606C" w:rsidRPr="00392CB9" w:rsidRDefault="0063606C" w:rsidP="0063606C">
      <w:pPr>
        <w:pStyle w:val="ListParagraph"/>
        <w:numPr>
          <w:ilvl w:val="0"/>
          <w:numId w:val="3"/>
        </w:numPr>
      </w:pPr>
      <w:r w:rsidRPr="00392CB9">
        <w:t xml:space="preserve">Systemet skal </w:t>
      </w:r>
      <w:r w:rsidR="00171AA7" w:rsidRPr="00392CB9">
        <w:t xml:space="preserve">dæmpe baggrundsstøj </w:t>
      </w:r>
      <w:r w:rsidR="00C04F4E" w:rsidRPr="00392CB9">
        <w:t>vha. aktiv støj udligning</w:t>
      </w:r>
      <w:r w:rsidR="00171AA7" w:rsidRPr="00392CB9">
        <w:t>.</w:t>
      </w:r>
    </w:p>
    <w:p w14:paraId="13CC8E42" w14:textId="69BC2E0E" w:rsidR="00A963EB" w:rsidRPr="00392CB9" w:rsidRDefault="00A963EB" w:rsidP="0063606C">
      <w:pPr>
        <w:pStyle w:val="ListParagraph"/>
        <w:numPr>
          <w:ilvl w:val="0"/>
          <w:numId w:val="3"/>
        </w:numPr>
      </w:pPr>
      <w:r w:rsidRPr="00392CB9">
        <w:t>Systemet skal have en on/off knap</w:t>
      </w:r>
      <w:r w:rsidR="00A46BDA" w:rsidRPr="00392CB9">
        <w:t xml:space="preserve">, der skifter mellem ANC mode og normal mode. </w:t>
      </w:r>
      <w:r w:rsidRPr="00392CB9">
        <w:t xml:space="preserve"> </w:t>
      </w:r>
    </w:p>
    <w:p w14:paraId="6CA2195F" w14:textId="44A22E65" w:rsidR="00A46BDA" w:rsidRPr="00392CB9" w:rsidRDefault="00A46BDA" w:rsidP="0063606C">
      <w:pPr>
        <w:pStyle w:val="ListParagraph"/>
        <w:numPr>
          <w:ilvl w:val="0"/>
          <w:numId w:val="3"/>
        </w:numPr>
      </w:pPr>
      <w:r w:rsidRPr="00392CB9">
        <w:t>Systemet skal</w:t>
      </w:r>
      <w:r w:rsidR="0070531F" w:rsidRPr="00392CB9">
        <w:t xml:space="preserve"> </w:t>
      </w:r>
      <w:r w:rsidR="004D40CF" w:rsidRPr="00392CB9">
        <w:t xml:space="preserve">kunne </w:t>
      </w:r>
      <w:r w:rsidR="003747ED" w:rsidRPr="00392CB9">
        <w:t>håndtere</w:t>
      </w:r>
      <w:r w:rsidR="004D40CF" w:rsidRPr="00392CB9">
        <w:t xml:space="preserve"> forskellige </w:t>
      </w:r>
      <w:r w:rsidR="0096215D" w:rsidRPr="00392CB9">
        <w:t>typer</w:t>
      </w:r>
      <w:r w:rsidR="004D40CF" w:rsidRPr="00392CB9">
        <w:t xml:space="preserve"> støjkilder i </w:t>
      </w:r>
      <w:r w:rsidR="003747ED" w:rsidRPr="00392CB9">
        <w:t xml:space="preserve">frekvensområdet 100-2000 Hz. </w:t>
      </w:r>
    </w:p>
    <w:p w14:paraId="58126C81" w14:textId="027BD7D7" w:rsidR="00454D68" w:rsidRPr="00392CB9" w:rsidRDefault="006A5A8F" w:rsidP="00454D68">
      <w:pPr>
        <w:pStyle w:val="ListParagraph"/>
        <w:numPr>
          <w:ilvl w:val="0"/>
          <w:numId w:val="3"/>
        </w:numPr>
      </w:pPr>
      <w:r w:rsidRPr="00392CB9">
        <w:t xml:space="preserve">Systemet skal adaptivt </w:t>
      </w:r>
      <w:r w:rsidR="009F1898" w:rsidRPr="00392CB9">
        <w:t>regulere</w:t>
      </w:r>
      <w:r w:rsidRPr="00392CB9">
        <w:t xml:space="preserve"> sit antistøj-signal</w:t>
      </w:r>
      <w:r w:rsidR="000376FA" w:rsidRPr="00392CB9">
        <w:t xml:space="preserve">, </w:t>
      </w:r>
      <w:r w:rsidR="009F1898" w:rsidRPr="00392CB9">
        <w:t xml:space="preserve">og kunne </w:t>
      </w:r>
      <w:r w:rsidR="00042A42" w:rsidRPr="00392CB9">
        <w:t>håndtere</w:t>
      </w:r>
      <w:r w:rsidR="00C51153" w:rsidRPr="00392CB9">
        <w:t xml:space="preserve"> </w:t>
      </w:r>
      <w:r w:rsidR="00D6641D" w:rsidRPr="00392CB9">
        <w:t xml:space="preserve">ændringer i </w:t>
      </w:r>
      <w:r w:rsidR="00042A42" w:rsidRPr="00392CB9">
        <w:t>det akustiske miljø.</w:t>
      </w:r>
    </w:p>
    <w:p w14:paraId="1420E790" w14:textId="590E2735" w:rsidR="00454D68" w:rsidRPr="00392CB9" w:rsidRDefault="00454D68" w:rsidP="00454D68">
      <w:pPr>
        <w:pStyle w:val="Heading2"/>
      </w:pPr>
      <w:bookmarkStart w:id="4" w:name="_Toc101261731"/>
      <w:r w:rsidRPr="00392CB9">
        <w:t>2.2 Ikke-funktionelle krav</w:t>
      </w:r>
      <w:bookmarkEnd w:id="4"/>
    </w:p>
    <w:p w14:paraId="30CB8FBD" w14:textId="74C08308" w:rsidR="007524AA" w:rsidRPr="00392CB9" w:rsidRDefault="00202447" w:rsidP="0044457B">
      <w:r w:rsidRPr="00392CB9">
        <w:t>Nedenfor fremgår systemets ikke-funktionelle krav, hvilket dækker over de objektive</w:t>
      </w:r>
      <w:r w:rsidR="00976A8E" w:rsidRPr="00392CB9">
        <w:t xml:space="preserve"> kriterier som systemet skal overholde. </w:t>
      </w:r>
    </w:p>
    <w:p w14:paraId="40AA59B9" w14:textId="7AE70E39" w:rsidR="0098241B" w:rsidRPr="00392CB9" w:rsidRDefault="004F78C5" w:rsidP="0044457B">
      <w:pPr>
        <w:rPr>
          <w:b/>
        </w:rPr>
      </w:pPr>
      <w:r w:rsidRPr="00392CB9">
        <w:rPr>
          <w:b/>
          <w:bCs/>
        </w:rPr>
        <w:t>Performance</w:t>
      </w:r>
    </w:p>
    <w:p w14:paraId="2BAA22FE" w14:textId="52524F86" w:rsidR="00901407" w:rsidRPr="00392CB9" w:rsidRDefault="0082332F" w:rsidP="00CD1D10">
      <w:pPr>
        <w:pStyle w:val="ListParagraph"/>
        <w:numPr>
          <w:ilvl w:val="0"/>
          <w:numId w:val="2"/>
        </w:numPr>
      </w:pPr>
      <w:r w:rsidRPr="00392CB9">
        <w:t xml:space="preserve">R1: </w:t>
      </w:r>
      <w:r w:rsidR="004F78C5" w:rsidRPr="00392CB9">
        <w:t xml:space="preserve">Systemet skal sikre </w:t>
      </w:r>
      <w:r w:rsidR="00972481">
        <w:t xml:space="preserve">minimum </w:t>
      </w:r>
      <w:r w:rsidR="00BC4B2C" w:rsidRPr="00392CB9">
        <w:t xml:space="preserve">20 dB dæmpning </w:t>
      </w:r>
      <w:r w:rsidR="00DA23F5" w:rsidRPr="00392CB9">
        <w:t>af baggrundsstøj</w:t>
      </w:r>
      <w:r w:rsidR="00C04F4E" w:rsidRPr="00392CB9">
        <w:t xml:space="preserve"> målt fra brugerens øre</w:t>
      </w:r>
      <w:r w:rsidR="0013578F" w:rsidRPr="00392CB9">
        <w:t>.</w:t>
      </w:r>
    </w:p>
    <w:p w14:paraId="3C2D692F" w14:textId="0275CB33" w:rsidR="0013578F" w:rsidRPr="00392CB9" w:rsidRDefault="0082332F" w:rsidP="00CD1D10">
      <w:pPr>
        <w:pStyle w:val="ListParagraph"/>
        <w:numPr>
          <w:ilvl w:val="0"/>
          <w:numId w:val="2"/>
        </w:numPr>
      </w:pPr>
      <w:r w:rsidRPr="00392CB9">
        <w:t xml:space="preserve">R2: </w:t>
      </w:r>
      <w:r w:rsidR="0013578F" w:rsidRPr="00392CB9">
        <w:t xml:space="preserve">Systemet skal kunne </w:t>
      </w:r>
      <w:r w:rsidR="00972481">
        <w:t>dæmpe</w:t>
      </w:r>
      <w:r w:rsidR="0013578F" w:rsidRPr="00392CB9">
        <w:t xml:space="preserve"> baggrundsstøj i frekvensområdet 100 Hz - 2000 Hz.</w:t>
      </w:r>
    </w:p>
    <w:p w14:paraId="032BF59C" w14:textId="2C963211" w:rsidR="0013578F" w:rsidRPr="00392CB9" w:rsidRDefault="0082332F" w:rsidP="00CD1D10">
      <w:pPr>
        <w:pStyle w:val="ListParagraph"/>
        <w:numPr>
          <w:ilvl w:val="0"/>
          <w:numId w:val="2"/>
        </w:numPr>
      </w:pPr>
      <w:r w:rsidRPr="00392CB9">
        <w:t xml:space="preserve">R3: </w:t>
      </w:r>
      <w:r w:rsidR="0013578F" w:rsidRPr="00392CB9">
        <w:t xml:space="preserve">Systemet skal have en latenstid fra </w:t>
      </w:r>
      <w:r w:rsidR="001E5CDE" w:rsidRPr="00392CB9">
        <w:t>input</w:t>
      </w:r>
      <w:r w:rsidR="00A55B3B" w:rsidRPr="00392CB9">
        <w:t xml:space="preserve"> til </w:t>
      </w:r>
      <w:r w:rsidR="001E5CDE" w:rsidRPr="00392CB9">
        <w:t>output</w:t>
      </w:r>
      <w:r w:rsidR="0013578F" w:rsidRPr="00392CB9">
        <w:t xml:space="preserve"> på maksimalt 0.20 ms</w:t>
      </w:r>
      <w:r w:rsidR="00E72C71" w:rsidRPr="00392CB9">
        <w:t xml:space="preserve"> pr. sample</w:t>
      </w:r>
      <w:r w:rsidR="0013578F" w:rsidRPr="00392CB9">
        <w:rPr>
          <w:rStyle w:val="FootnoteReference"/>
        </w:rPr>
        <w:footnoteReference w:id="2"/>
      </w:r>
    </w:p>
    <w:p w14:paraId="1007684A" w14:textId="3CBFFB30" w:rsidR="00E529CC" w:rsidRPr="00392CB9" w:rsidRDefault="0082332F" w:rsidP="00CD1D10">
      <w:pPr>
        <w:pStyle w:val="ListParagraph"/>
        <w:numPr>
          <w:ilvl w:val="0"/>
          <w:numId w:val="2"/>
        </w:numPr>
      </w:pPr>
      <w:r w:rsidRPr="00392CB9">
        <w:t xml:space="preserve">R4: </w:t>
      </w:r>
      <w:r w:rsidR="00E529CC" w:rsidRPr="00392CB9">
        <w:t>Systemet skal have et dynamikområde på 96 dB (</w:t>
      </w:r>
      <w:r w:rsidR="003E5602" w:rsidRPr="00392CB9">
        <w:t>16</w:t>
      </w:r>
      <w:r w:rsidR="00E529CC" w:rsidRPr="00392CB9">
        <w:t>-bit opløsning).</w:t>
      </w:r>
    </w:p>
    <w:p w14:paraId="2D3B9813" w14:textId="77777777" w:rsidR="00D86109" w:rsidRDefault="0082332F" w:rsidP="00CD1D10">
      <w:pPr>
        <w:pStyle w:val="ListParagraph"/>
        <w:numPr>
          <w:ilvl w:val="0"/>
          <w:numId w:val="2"/>
        </w:numPr>
      </w:pPr>
      <w:r w:rsidRPr="00392CB9">
        <w:t xml:space="preserve">R5: </w:t>
      </w:r>
      <w:r w:rsidR="00DD617D" w:rsidRPr="00392CB9">
        <w:t xml:space="preserve">Systemet skal tilpasse sig et nyt </w:t>
      </w:r>
      <w:r w:rsidR="009F4247" w:rsidRPr="00392CB9">
        <w:t xml:space="preserve">støjmiljø på maksimalt </w:t>
      </w:r>
      <w:r w:rsidR="00D80D48" w:rsidRPr="00392CB9">
        <w:t>10 ms.</w:t>
      </w:r>
    </w:p>
    <w:p w14:paraId="791D3113" w14:textId="05F1AF8C" w:rsidR="00DD617D" w:rsidRPr="00392CB9" w:rsidRDefault="00D86109" w:rsidP="00CD1D10">
      <w:pPr>
        <w:pStyle w:val="ListParagraph"/>
        <w:numPr>
          <w:ilvl w:val="0"/>
          <w:numId w:val="2"/>
        </w:numPr>
      </w:pPr>
      <w:r>
        <w:t>R6: Systemet må bruge maximum 90% af</w:t>
      </w:r>
      <w:r w:rsidR="00D80D48" w:rsidRPr="00392CB9">
        <w:t xml:space="preserve"> </w:t>
      </w:r>
      <w:r w:rsidR="00142D20">
        <w:t>BF</w:t>
      </w:r>
      <w:r w:rsidR="004021B2">
        <w:t>533’s ydeevne</w:t>
      </w:r>
    </w:p>
    <w:p w14:paraId="725DC444" w14:textId="179C5093" w:rsidR="00E529CC" w:rsidRPr="00392CB9" w:rsidRDefault="00202447" w:rsidP="006D1931">
      <w:pPr>
        <w:rPr>
          <w:b/>
        </w:rPr>
      </w:pPr>
      <w:r w:rsidRPr="00392CB9">
        <w:rPr>
          <w:b/>
          <w:bCs/>
        </w:rPr>
        <w:t>Effektivitet</w:t>
      </w:r>
    </w:p>
    <w:p w14:paraId="564B2F0A" w14:textId="62CEB738" w:rsidR="007943C5" w:rsidRPr="00392CB9" w:rsidRDefault="0082332F" w:rsidP="007943C5">
      <w:pPr>
        <w:pStyle w:val="ListParagraph"/>
        <w:numPr>
          <w:ilvl w:val="0"/>
          <w:numId w:val="2"/>
        </w:numPr>
        <w:rPr>
          <w:b/>
          <w:bCs/>
        </w:rPr>
      </w:pPr>
      <w:r w:rsidRPr="00392CB9">
        <w:t>R</w:t>
      </w:r>
      <w:r w:rsidR="00D86109">
        <w:t>7</w:t>
      </w:r>
      <w:r w:rsidRPr="00392CB9">
        <w:t xml:space="preserve">: </w:t>
      </w:r>
      <w:r w:rsidR="007943C5" w:rsidRPr="00392CB9">
        <w:t>Systemet skal</w:t>
      </w:r>
      <w:r w:rsidR="00D80D48" w:rsidRPr="00392CB9">
        <w:t xml:space="preserve"> </w:t>
      </w:r>
      <w:r w:rsidR="0077695C" w:rsidRPr="00392CB9">
        <w:t xml:space="preserve">kunne adapteres til batteridrevne applikationer og må maksimalt trække </w:t>
      </w:r>
      <w:r w:rsidR="00585807" w:rsidRPr="00392CB9">
        <w:t>70 mW (20mA, 3.3V)</w:t>
      </w:r>
      <w:r w:rsidR="00D64B98" w:rsidRPr="00392CB9">
        <w:t xml:space="preserve"> i filtermode. </w:t>
      </w:r>
    </w:p>
    <w:p w14:paraId="5C76343C" w14:textId="55B4FB39" w:rsidR="00477E76" w:rsidRPr="00392CB9" w:rsidRDefault="0082332F" w:rsidP="007943C5">
      <w:pPr>
        <w:pStyle w:val="ListParagraph"/>
        <w:numPr>
          <w:ilvl w:val="0"/>
          <w:numId w:val="2"/>
        </w:numPr>
      </w:pPr>
      <w:r w:rsidRPr="00392CB9">
        <w:t>R</w:t>
      </w:r>
      <w:r w:rsidR="00D86109">
        <w:t>8</w:t>
      </w:r>
      <w:r w:rsidRPr="00392CB9">
        <w:t xml:space="preserve">: </w:t>
      </w:r>
      <w:r w:rsidR="00477E76" w:rsidRPr="00392CB9">
        <w:t xml:space="preserve">Systemets softwareapplikation skal maksimalt fylde </w:t>
      </w:r>
      <w:r w:rsidR="00D20F79" w:rsidRPr="00392CB9">
        <w:t xml:space="preserve">1 kB. </w:t>
      </w:r>
    </w:p>
    <w:p w14:paraId="49D5BA0D" w14:textId="4BA5D95A" w:rsidR="00B5747C" w:rsidRPr="00392CB9" w:rsidRDefault="0082332F" w:rsidP="00DF1ECA">
      <w:pPr>
        <w:pStyle w:val="ListParagraph"/>
        <w:numPr>
          <w:ilvl w:val="0"/>
          <w:numId w:val="2"/>
        </w:numPr>
      </w:pPr>
      <w:r w:rsidRPr="00392CB9">
        <w:t>R</w:t>
      </w:r>
      <w:r w:rsidR="00D86109">
        <w:t>9</w:t>
      </w:r>
      <w:r w:rsidRPr="00392CB9">
        <w:t xml:space="preserve">: </w:t>
      </w:r>
      <w:r w:rsidR="00B5747C" w:rsidRPr="00392CB9">
        <w:t xml:space="preserve">Systemets filtrer må maksimalt anvende 10kb memory. </w:t>
      </w:r>
    </w:p>
    <w:p w14:paraId="072A9F58" w14:textId="005A3C65" w:rsidR="008112D8" w:rsidRPr="00392CB9" w:rsidRDefault="0082332F" w:rsidP="00DF1ECA">
      <w:pPr>
        <w:pStyle w:val="ListParagraph"/>
        <w:numPr>
          <w:ilvl w:val="0"/>
          <w:numId w:val="2"/>
        </w:numPr>
      </w:pPr>
      <w:r w:rsidRPr="00392CB9">
        <w:t>R</w:t>
      </w:r>
      <w:r w:rsidR="00D86109">
        <w:t>10</w:t>
      </w:r>
      <w:r w:rsidRPr="00392CB9">
        <w:t xml:space="preserve">: </w:t>
      </w:r>
      <w:r w:rsidR="008112D8" w:rsidRPr="00392CB9">
        <w:t xml:space="preserve">Systemets algoritme skal realiseres med fixed point aritmetik. </w:t>
      </w:r>
    </w:p>
    <w:p w14:paraId="3D87F70B" w14:textId="4B011A6E" w:rsidR="00B5747C" w:rsidRPr="00392CB9" w:rsidRDefault="00DF1ECA" w:rsidP="00C8213D">
      <w:pPr>
        <w:pStyle w:val="Heading2"/>
      </w:pPr>
      <w:bookmarkStart w:id="5" w:name="_Toc101261732"/>
      <w:r w:rsidRPr="00392CB9">
        <w:t>2.</w:t>
      </w:r>
      <w:r w:rsidR="006F6CEE">
        <w:t>3</w:t>
      </w:r>
      <w:r w:rsidRPr="00392CB9">
        <w:t xml:space="preserve"> Afledte krav</w:t>
      </w:r>
      <w:bookmarkEnd w:id="5"/>
    </w:p>
    <w:p w14:paraId="12D387A6" w14:textId="6D1FDD70" w:rsidR="00C8213D" w:rsidRPr="00392CB9" w:rsidRDefault="00C8213D" w:rsidP="00C8213D">
      <w:pPr>
        <w:pStyle w:val="ListParagraph"/>
        <w:numPr>
          <w:ilvl w:val="0"/>
          <w:numId w:val="6"/>
        </w:numPr>
      </w:pPr>
      <w:r w:rsidRPr="00392CB9">
        <w:t>DR1:</w:t>
      </w:r>
      <w:r w:rsidR="00350BD4" w:rsidRPr="00392CB9">
        <w:t xml:space="preserve"> </w:t>
      </w:r>
      <w:r w:rsidR="006D72B5" w:rsidRPr="00392CB9">
        <w:t>System</w:t>
      </w:r>
      <w:r w:rsidR="002D7613" w:rsidRPr="00392CB9">
        <w:t xml:space="preserve">et </w:t>
      </w:r>
      <w:r w:rsidR="00714433" w:rsidRPr="00392CB9">
        <w:t xml:space="preserve">skal sample med </w:t>
      </w:r>
      <w:r w:rsidR="00566E74" w:rsidRPr="00392CB9">
        <w:t>48</w:t>
      </w:r>
      <w:r w:rsidR="00714433" w:rsidRPr="00392CB9">
        <w:t>kHz</w:t>
      </w:r>
      <w:r w:rsidR="00566E74" w:rsidRPr="00392CB9">
        <w:t xml:space="preserve">, men kan </w:t>
      </w:r>
      <w:r w:rsidR="004732A1" w:rsidRPr="00392CB9">
        <w:t xml:space="preserve">muligvis </w:t>
      </w:r>
      <w:r w:rsidR="00566E74" w:rsidRPr="00392CB9">
        <w:t>med fordel downsample til 8kHz for at mindske processering</w:t>
      </w:r>
      <w:r w:rsidR="000F1C4B" w:rsidRPr="00392CB9">
        <w:t>smængde</w:t>
      </w:r>
      <w:r w:rsidR="0021273D" w:rsidRPr="00392CB9">
        <w:t>?</w:t>
      </w:r>
    </w:p>
    <w:p w14:paraId="339B9584" w14:textId="70A89C89" w:rsidR="00F362A5" w:rsidRPr="00392CB9" w:rsidRDefault="00F362A5" w:rsidP="00C8213D">
      <w:pPr>
        <w:pStyle w:val="ListParagraph"/>
        <w:numPr>
          <w:ilvl w:val="0"/>
          <w:numId w:val="6"/>
        </w:numPr>
      </w:pPr>
      <w:r w:rsidRPr="00392CB9">
        <w:t>DR</w:t>
      </w:r>
      <w:r w:rsidR="003960BA" w:rsidRPr="00392CB9">
        <w:t>3</w:t>
      </w:r>
      <w:r w:rsidR="00477D7E" w:rsidRPr="00392CB9">
        <w:t>: Systemet</w:t>
      </w:r>
      <w:r w:rsidR="00996ACB" w:rsidRPr="00392CB9">
        <w:t>s algoritme må maksimalt</w:t>
      </w:r>
      <w:r w:rsidR="00927A01" w:rsidRPr="00392CB9">
        <w:t xml:space="preserve"> </w:t>
      </w:r>
      <w:r w:rsidR="003E7942" w:rsidRPr="00392CB9">
        <w:t>bruge</w:t>
      </w:r>
      <w:r w:rsidR="00731946" w:rsidRPr="00392CB9">
        <w:t xml:space="preserve"> </w:t>
      </w:r>
      <w:r w:rsidR="00F23C34" w:rsidRPr="00392CB9">
        <w:t>120.000 cycles pr.</w:t>
      </w:r>
      <w:r w:rsidR="00731946" w:rsidRPr="00392CB9">
        <w:t xml:space="preserve"> </w:t>
      </w:r>
      <w:r w:rsidR="003E7942" w:rsidRPr="00392CB9">
        <w:t>sample</w:t>
      </w:r>
      <w:r w:rsidR="00B4007F">
        <w:t>.</w:t>
      </w:r>
    </w:p>
    <w:p w14:paraId="24548586" w14:textId="2F97EE9F" w:rsidR="004B56A8" w:rsidRPr="00B82ECF" w:rsidRDefault="008C275D" w:rsidP="00B82ECF">
      <w:pPr>
        <w:pStyle w:val="ListParagraph"/>
        <w:numPr>
          <w:ilvl w:val="0"/>
          <w:numId w:val="6"/>
        </w:numPr>
        <w:rPr>
          <w:rFonts w:eastAsiaTheme="minorEastAsia"/>
        </w:rPr>
      </w:pPr>
      <w:r w:rsidRPr="00392CB9">
        <w:rPr>
          <w:rFonts w:eastAsiaTheme="minorEastAsia"/>
        </w:rPr>
        <w:t>DR</w:t>
      </w:r>
    </w:p>
    <w:p w14:paraId="6C2AFB0E" w14:textId="004C25AA" w:rsidR="00901407" w:rsidRPr="00392CB9" w:rsidRDefault="002048D0" w:rsidP="00901407">
      <w:pPr>
        <w:pStyle w:val="Heading1"/>
      </w:pPr>
      <w:bookmarkStart w:id="6" w:name="_Toc101261733"/>
      <w:r w:rsidRPr="00392CB9">
        <w:t>3</w:t>
      </w:r>
      <w:r w:rsidR="00901407" w:rsidRPr="00392CB9">
        <w:t>.0 Teori</w:t>
      </w:r>
      <w:bookmarkEnd w:id="6"/>
    </w:p>
    <w:p w14:paraId="327885C3" w14:textId="057ABCAB" w:rsidR="00EC0A88" w:rsidRDefault="00EC0A88" w:rsidP="00EC0A88">
      <w:r>
        <w:t xml:space="preserve">I dette afsnit </w:t>
      </w:r>
      <w:r w:rsidR="00594BBA">
        <w:t>gennemgås</w:t>
      </w:r>
      <w:r>
        <w:t xml:space="preserve"> den teori der skal anvendes for at kunne implementere et ANC-system. </w:t>
      </w:r>
    </w:p>
    <w:p w14:paraId="4B210F3F" w14:textId="670E46E1" w:rsidR="00EC0A88" w:rsidRPr="00EC0A88" w:rsidRDefault="00EC0A88" w:rsidP="00EC0A88">
      <w:pPr>
        <w:pStyle w:val="Heading2"/>
      </w:pPr>
      <w:bookmarkStart w:id="7" w:name="_Toc101261734"/>
      <w:r>
        <w:t>3.1 LMS</w:t>
      </w:r>
      <w:bookmarkEnd w:id="7"/>
    </w:p>
    <w:p w14:paraId="097D14A8" w14:textId="41A08B9B" w:rsidR="00093664" w:rsidRPr="00392CB9" w:rsidRDefault="007D3BC2" w:rsidP="00093664">
      <w:r w:rsidRPr="00392CB9">
        <w:t>Hele ANC-systemet bygge</w:t>
      </w:r>
      <w:r w:rsidR="00CC6135" w:rsidRPr="00392CB9">
        <w:t>r på LMS-algoritmen</w:t>
      </w:r>
      <w:r w:rsidR="00EC0A88">
        <w:t xml:space="preserve"> (Least-mean-square)</w:t>
      </w:r>
      <w:r w:rsidR="00CC6135">
        <w:t>,</w:t>
      </w:r>
      <w:r w:rsidR="00CC6135" w:rsidRPr="00392CB9">
        <w:t xml:space="preserve"> </w:t>
      </w:r>
      <w:r w:rsidR="002E0A60" w:rsidRPr="00392CB9">
        <w:t xml:space="preserve">som </w:t>
      </w:r>
      <w:r w:rsidR="001262DD" w:rsidRPr="00392CB9">
        <w:t>tilpasser filtervægte</w:t>
      </w:r>
      <w:r w:rsidR="000E2112" w:rsidRPr="00392CB9">
        <w:t xml:space="preserve"> således at differencen mellem </w:t>
      </w:r>
      <w:r w:rsidR="005900B3" w:rsidRPr="00392CB9">
        <w:t>filterets output-signal</w:t>
      </w:r>
      <w:r w:rsidR="00D04878" w:rsidRPr="00392CB9">
        <w:t xml:space="preserve">, </w:t>
      </w:r>
      <m:oMath>
        <m:r>
          <w:rPr>
            <w:rFonts w:ascii="Cambria Math" w:hAnsi="Cambria Math"/>
          </w:rPr>
          <m:t>y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n</m:t>
            </m:r>
          </m:e>
        </m:d>
      </m:oMath>
      <w:r w:rsidR="00D04878" w:rsidRPr="00392CB9">
        <w:t>,</w:t>
      </w:r>
      <w:r w:rsidR="000E2112" w:rsidRPr="00392CB9">
        <w:rPr>
          <w:rFonts w:eastAsiaTheme="minorEastAsia"/>
        </w:rPr>
        <w:t xml:space="preserve"> og et ønsket signal</w:t>
      </w:r>
      <w:r w:rsidR="00D04878" w:rsidRPr="00392CB9"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d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n</m:t>
            </m:r>
          </m:e>
        </m:d>
      </m:oMath>
      <w:r w:rsidR="00D04878" w:rsidRPr="00392CB9">
        <w:rPr>
          <w:rFonts w:eastAsiaTheme="minorEastAsia"/>
        </w:rPr>
        <w:t>,</w:t>
      </w:r>
      <w:r w:rsidR="000E2112" w:rsidRPr="00392CB9">
        <w:t xml:space="preserve"> </w:t>
      </w:r>
      <w:r w:rsidR="000D4C8C" w:rsidRPr="00392CB9">
        <w:t>går mod nul.</w:t>
      </w:r>
      <w:r w:rsidR="00D04878" w:rsidRPr="00392CB9">
        <w:t xml:space="preserve"> Denne difference kaldes error-signalet, </w:t>
      </w:r>
      <m:oMath>
        <m:r>
          <w:rPr>
            <w:rFonts w:ascii="Cambria Math" w:hAnsi="Cambria Math"/>
          </w:rPr>
          <m:t>e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.</m:t>
        </m:r>
      </m:oMath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0B0496" w:rsidRPr="00392CB9" w14:paraId="58238AF6" w14:textId="77777777" w:rsidTr="00C66CF8">
        <w:tc>
          <w:tcPr>
            <w:tcW w:w="3005" w:type="dxa"/>
          </w:tcPr>
          <w:p w14:paraId="6DB67490" w14:textId="77777777" w:rsidR="000B0496" w:rsidRPr="00392CB9" w:rsidRDefault="000B0496" w:rsidP="000B0496">
            <w:pPr>
              <w:pStyle w:val="Caption"/>
            </w:pPr>
          </w:p>
        </w:tc>
        <w:tc>
          <w:tcPr>
            <w:tcW w:w="3005" w:type="dxa"/>
          </w:tcPr>
          <w:p w14:paraId="0BA29899" w14:textId="0B454145" w:rsidR="000B0496" w:rsidRPr="00392CB9" w:rsidRDefault="000B0496" w:rsidP="000B0496">
            <w:pPr>
              <w:keepNext/>
              <w:jc w:val="right"/>
            </w:pPr>
            <m:oMathPara>
              <m:oMath>
                <m:r>
                  <w:rPr>
                    <w:rFonts w:ascii="Cambria Math" w:hAnsi="Cambria Math"/>
                  </w:rPr>
                  <m:t>e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</m:d>
                <m:r>
                  <w:rPr>
                    <w:rFonts w:ascii="Cambria Math" w:hAnsi="Cambria Math"/>
                  </w:rPr>
                  <m:t>=d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</m:d>
                <m:r>
                  <w:rPr>
                    <w:rFonts w:ascii="Cambria Math" w:hAnsi="Cambria Math"/>
                  </w:rPr>
                  <m:t>-y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</m:d>
              </m:oMath>
            </m:oMathPara>
          </w:p>
        </w:tc>
        <w:tc>
          <w:tcPr>
            <w:tcW w:w="3006" w:type="dxa"/>
          </w:tcPr>
          <w:p w14:paraId="77C4E8CA" w14:textId="5719277C" w:rsidR="000B0496" w:rsidRPr="00392CB9" w:rsidRDefault="000B0496" w:rsidP="000B0496">
            <w:pPr>
              <w:pStyle w:val="Caption"/>
              <w:jc w:val="right"/>
            </w:pPr>
            <w:bookmarkStart w:id="8" w:name="_Ref101258535"/>
            <w:r w:rsidRPr="00392CB9">
              <w:t xml:space="preserve">( </w:t>
            </w:r>
            <w:fldSimple w:instr=" SEQ ( \* ARABIC ">
              <w:r w:rsidR="0034098C">
                <w:rPr>
                  <w:noProof/>
                </w:rPr>
                <w:t>1</w:t>
              </w:r>
            </w:fldSimple>
            <w:r w:rsidRPr="00392CB9">
              <w:t xml:space="preserve"> )</w:t>
            </w:r>
            <w:bookmarkEnd w:id="8"/>
          </w:p>
        </w:tc>
      </w:tr>
    </w:tbl>
    <w:p w14:paraId="02DE2F9D" w14:textId="373B3D45" w:rsidR="00B16346" w:rsidRPr="00392CB9" w:rsidRDefault="003B3BC4" w:rsidP="004C09FB">
      <w:r w:rsidRPr="00392CB9">
        <w:t>Filteret er et simpelt M-tap FIR-filter</w:t>
      </w:r>
      <w:r w:rsidR="00CF01DD" w:rsidRPr="00392CB9">
        <w:t xml:space="preserve">, se ligning </w:t>
      </w:r>
      <w:r w:rsidR="00C04769" w:rsidRPr="00392CB9">
        <w:fldChar w:fldCharType="begin"/>
      </w:r>
      <w:r w:rsidR="00C04769" w:rsidRPr="00392CB9">
        <w:instrText xml:space="preserve"> REF _Ref101181574 \h </w:instrText>
      </w:r>
      <w:r w:rsidR="00C04769" w:rsidRPr="00392CB9">
        <w:fldChar w:fldCharType="separate"/>
      </w:r>
      <w:r w:rsidR="0034098C" w:rsidRPr="00392CB9">
        <w:t xml:space="preserve">( </w:t>
      </w:r>
      <w:r w:rsidR="0034098C">
        <w:rPr>
          <w:noProof/>
        </w:rPr>
        <w:t>2</w:t>
      </w:r>
      <w:r w:rsidR="0034098C" w:rsidRPr="00392CB9">
        <w:t xml:space="preserve"> )</w:t>
      </w:r>
      <w:r w:rsidR="00C04769" w:rsidRPr="00392CB9">
        <w:fldChar w:fldCharType="end"/>
      </w:r>
      <w:r w:rsidR="00C66CF8" w:rsidRPr="00392CB9">
        <w:t xml:space="preserve">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B16346" w:rsidRPr="00392CB9" w14:paraId="4206AB98" w14:textId="77777777" w:rsidTr="00C66CF8">
        <w:tc>
          <w:tcPr>
            <w:tcW w:w="3005" w:type="dxa"/>
          </w:tcPr>
          <w:p w14:paraId="75907112" w14:textId="77777777" w:rsidR="00B16346" w:rsidRPr="00392CB9" w:rsidRDefault="00B16346" w:rsidP="00C56C39">
            <w:pPr>
              <w:pStyle w:val="Caption"/>
            </w:pPr>
          </w:p>
        </w:tc>
        <w:tc>
          <w:tcPr>
            <w:tcW w:w="3005" w:type="dxa"/>
          </w:tcPr>
          <w:p w14:paraId="414EC091" w14:textId="2D4D0BC4" w:rsidR="00B16346" w:rsidRPr="00392CB9" w:rsidRDefault="00B16346" w:rsidP="002F0A94">
            <w:pPr>
              <w:keepNext/>
              <w:jc w:val="right"/>
            </w:pPr>
            <m:oMathPara>
              <m:oMath>
                <m:r>
                  <w:rPr>
                    <w:rFonts w:ascii="Cambria Math" w:hAnsi="Cambria Math"/>
                  </w:rPr>
                  <m:t>y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</m:d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m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M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x(n-m)</m:t>
                    </m:r>
                  </m:e>
                </m:nary>
              </m:oMath>
            </m:oMathPara>
          </w:p>
        </w:tc>
        <w:tc>
          <w:tcPr>
            <w:tcW w:w="3006" w:type="dxa"/>
          </w:tcPr>
          <w:p w14:paraId="053E4C6D" w14:textId="30B9B710" w:rsidR="00B16346" w:rsidRPr="00392CB9" w:rsidRDefault="002F0A94" w:rsidP="002F0A94">
            <w:pPr>
              <w:pStyle w:val="Caption"/>
              <w:jc w:val="right"/>
            </w:pPr>
            <w:bookmarkStart w:id="9" w:name="_Ref101181362"/>
            <w:bookmarkStart w:id="10" w:name="_Ref101181574"/>
            <w:r w:rsidRPr="00392CB9">
              <w:t xml:space="preserve">( </w:t>
            </w:r>
            <w:fldSimple w:instr=" SEQ ( \* ARABIC ">
              <w:r w:rsidR="0034098C">
                <w:rPr>
                  <w:noProof/>
                </w:rPr>
                <w:t>2</w:t>
              </w:r>
            </w:fldSimple>
            <w:bookmarkEnd w:id="9"/>
            <w:r w:rsidRPr="00392CB9">
              <w:t xml:space="preserve"> )</w:t>
            </w:r>
            <w:bookmarkEnd w:id="10"/>
          </w:p>
        </w:tc>
      </w:tr>
    </w:tbl>
    <w:p w14:paraId="50387506" w14:textId="24A3714C" w:rsidR="007B29C2" w:rsidRPr="00392CB9" w:rsidRDefault="001844E5" w:rsidP="007B29C2">
      <w:r w:rsidRPr="00392CB9">
        <w:t xml:space="preserve">Selve tilpasningen af vægtene </w:t>
      </w:r>
      <w:r w:rsidR="009C2045" w:rsidRPr="00392CB9">
        <w:t xml:space="preserve">sker ved </w:t>
      </w:r>
      <w:r w:rsidR="003B0255" w:rsidRPr="00392CB9">
        <w:t>li</w:t>
      </w:r>
      <w:r w:rsidR="00184BDB" w:rsidRPr="00392CB9">
        <w:t>gn</w:t>
      </w:r>
      <w:r w:rsidR="003B0255" w:rsidRPr="00392CB9">
        <w:t>ing</w:t>
      </w:r>
      <w:r w:rsidR="00A51220" w:rsidRPr="00392CB9">
        <w:t xml:space="preserve"> </w:t>
      </w:r>
      <w:r w:rsidR="00A51220" w:rsidRPr="00392CB9">
        <w:fldChar w:fldCharType="begin"/>
      </w:r>
      <w:r w:rsidR="00A51220" w:rsidRPr="00392CB9">
        <w:instrText xml:space="preserve"> REF _Ref101192177 \h </w:instrText>
      </w:r>
      <w:r w:rsidR="00A51220" w:rsidRPr="00392CB9">
        <w:fldChar w:fldCharType="separate"/>
      </w:r>
      <w:r w:rsidR="0034098C" w:rsidRPr="002B0B18">
        <w:t xml:space="preserve">( </w:t>
      </w:r>
      <w:r w:rsidR="0034098C">
        <w:rPr>
          <w:noProof/>
        </w:rPr>
        <w:t>3</w:t>
      </w:r>
      <w:r w:rsidR="0034098C" w:rsidRPr="002B0B18">
        <w:t xml:space="preserve"> )</w:t>
      </w:r>
      <w:r w:rsidR="00A51220" w:rsidRPr="00392CB9">
        <w:fldChar w:fldCharType="end"/>
      </w:r>
      <w:r w:rsidR="00A51220" w:rsidRPr="00392CB9"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25"/>
        <w:gridCol w:w="4140"/>
        <w:gridCol w:w="2451"/>
      </w:tblGrid>
      <w:tr w:rsidR="004A7A8B" w:rsidRPr="00392CB9" w14:paraId="12C11C3D" w14:textId="77777777" w:rsidTr="00A51220">
        <w:tc>
          <w:tcPr>
            <w:tcW w:w="2425" w:type="dxa"/>
          </w:tcPr>
          <w:p w14:paraId="6B6D821A" w14:textId="77777777" w:rsidR="004A7A8B" w:rsidRPr="00392CB9" w:rsidRDefault="004A7A8B" w:rsidP="007B29C2"/>
        </w:tc>
        <w:tc>
          <w:tcPr>
            <w:tcW w:w="4140" w:type="dxa"/>
          </w:tcPr>
          <w:p w14:paraId="63251CCC" w14:textId="05630742" w:rsidR="004A7A8B" w:rsidRPr="00392CB9" w:rsidRDefault="00DD27B1" w:rsidP="00961CE2">
            <w:pPr>
              <w:keepNext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+1</m:t>
                    </m:r>
                  </m:e>
                </m:d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</m:d>
                <m:r>
                  <w:rPr>
                    <w:rFonts w:ascii="Cambria Math" w:hAnsi="Cambria Math"/>
                  </w:rPr>
                  <m:t>+2μe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x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</m:d>
              </m:oMath>
            </m:oMathPara>
          </w:p>
        </w:tc>
        <w:tc>
          <w:tcPr>
            <w:tcW w:w="2451" w:type="dxa"/>
          </w:tcPr>
          <w:p w14:paraId="21CEB9F8" w14:textId="1454C28E" w:rsidR="004A7A8B" w:rsidRPr="00955CF8" w:rsidRDefault="00961CE2" w:rsidP="002B0B18">
            <w:pPr>
              <w:jc w:val="right"/>
              <w:rPr>
                <w:i/>
                <w:sz w:val="18"/>
                <w:szCs w:val="18"/>
              </w:rPr>
            </w:pPr>
            <w:bookmarkStart w:id="11" w:name="_Ref101192177"/>
            <w:r w:rsidRPr="00E80F71">
              <w:rPr>
                <w:i/>
                <w:color w:val="44546A" w:themeColor="text2"/>
                <w:sz w:val="18"/>
                <w:szCs w:val="18"/>
              </w:rPr>
              <w:t xml:space="preserve">( </w:t>
            </w:r>
            <w:r w:rsidR="00DD27B1" w:rsidRPr="00E80F71">
              <w:rPr>
                <w:i/>
                <w:color w:val="44546A" w:themeColor="text2"/>
                <w:sz w:val="18"/>
                <w:szCs w:val="18"/>
              </w:rPr>
              <w:fldChar w:fldCharType="begin"/>
            </w:r>
            <w:r w:rsidR="00DD27B1" w:rsidRPr="00E80F71">
              <w:rPr>
                <w:i/>
                <w:color w:val="44546A" w:themeColor="text2"/>
                <w:sz w:val="18"/>
                <w:szCs w:val="18"/>
              </w:rPr>
              <w:instrText xml:space="preserve"> SEQ ( \* ARABIC </w:instrText>
            </w:r>
            <w:r w:rsidR="00DD27B1" w:rsidRPr="00E80F71">
              <w:rPr>
                <w:i/>
                <w:color w:val="44546A" w:themeColor="text2"/>
                <w:sz w:val="18"/>
                <w:szCs w:val="18"/>
              </w:rPr>
              <w:fldChar w:fldCharType="separate"/>
            </w:r>
            <w:r w:rsidR="0034098C" w:rsidRPr="00E80F71">
              <w:rPr>
                <w:i/>
                <w:color w:val="44546A" w:themeColor="text2"/>
                <w:sz w:val="18"/>
                <w:szCs w:val="18"/>
              </w:rPr>
              <w:t>3</w:t>
            </w:r>
            <w:r w:rsidR="00DD27B1" w:rsidRPr="00E80F71">
              <w:rPr>
                <w:i/>
                <w:color w:val="44546A" w:themeColor="text2"/>
                <w:sz w:val="18"/>
                <w:szCs w:val="18"/>
              </w:rPr>
              <w:fldChar w:fldCharType="end"/>
            </w:r>
            <w:r w:rsidRPr="00E80F71">
              <w:rPr>
                <w:i/>
                <w:color w:val="44546A" w:themeColor="text2"/>
                <w:sz w:val="18"/>
                <w:szCs w:val="18"/>
              </w:rPr>
              <w:t xml:space="preserve"> )</w:t>
            </w:r>
            <w:bookmarkEnd w:id="11"/>
          </w:p>
        </w:tc>
      </w:tr>
      <w:tr w:rsidR="000F28E3" w:rsidRPr="00392CB9" w14:paraId="7006F20B" w14:textId="77777777" w:rsidTr="00A51220">
        <w:tc>
          <w:tcPr>
            <w:tcW w:w="2425" w:type="dxa"/>
          </w:tcPr>
          <w:p w14:paraId="14CDE2BC" w14:textId="77777777" w:rsidR="000F28E3" w:rsidRPr="00392CB9" w:rsidRDefault="000F28E3" w:rsidP="007B29C2"/>
        </w:tc>
        <w:tc>
          <w:tcPr>
            <w:tcW w:w="4140" w:type="dxa"/>
          </w:tcPr>
          <w:p w14:paraId="398009BC" w14:textId="77777777" w:rsidR="000F28E3" w:rsidRPr="00392CB9" w:rsidRDefault="000F28E3" w:rsidP="00834E16">
            <w:pPr>
              <w:keepNext/>
              <w:rPr>
                <w:rFonts w:eastAsia="Calibri" w:cs="Arial"/>
                <w:b/>
                <w:bCs/>
              </w:rPr>
            </w:pPr>
          </w:p>
        </w:tc>
        <w:tc>
          <w:tcPr>
            <w:tcW w:w="2451" w:type="dxa"/>
          </w:tcPr>
          <w:p w14:paraId="0002370F" w14:textId="77777777" w:rsidR="000F28E3" w:rsidRPr="00392CB9" w:rsidRDefault="000F28E3" w:rsidP="00961CE2">
            <w:pPr>
              <w:jc w:val="right"/>
            </w:pPr>
          </w:p>
        </w:tc>
      </w:tr>
    </w:tbl>
    <w:p w14:paraId="2A477FBF" w14:textId="67312B38" w:rsidR="004A7A8B" w:rsidRPr="00392CB9" w:rsidRDefault="007D4FD5" w:rsidP="007B29C2">
      <w:r w:rsidRPr="00392CB9">
        <w:t>Hvor</w:t>
      </w:r>
      <w:r w:rsidR="00834CEF" w:rsidRPr="00392CB9">
        <w:t xml:space="preserve"> </w:t>
      </w:r>
      <m:oMath>
        <m:r>
          <w:rPr>
            <w:rFonts w:ascii="Cambria Math" w:hAnsi="Cambria Math"/>
          </w:rPr>
          <m:t>μ</m:t>
        </m:r>
      </m:oMath>
      <w:r w:rsidR="00E65520" w:rsidRPr="00392CB9">
        <w:rPr>
          <w:rFonts w:eastAsiaTheme="minorEastAsia"/>
        </w:rPr>
        <w:t xml:space="preserve"> </w:t>
      </w:r>
      <w:r w:rsidR="008B7405" w:rsidRPr="00392CB9">
        <w:rPr>
          <w:rFonts w:eastAsiaTheme="minorEastAsia"/>
        </w:rPr>
        <w:t>repræsenterer</w:t>
      </w:r>
      <w:r w:rsidR="00E65520" w:rsidRPr="00392CB9">
        <w:rPr>
          <w:rFonts w:eastAsiaTheme="minorEastAsia"/>
        </w:rPr>
        <w:t xml:space="preserve"> </w:t>
      </w:r>
      <w:r w:rsidR="003B2957">
        <w:rPr>
          <w:rFonts w:eastAsiaTheme="minorEastAsia"/>
        </w:rPr>
        <w:t xml:space="preserve">en </w:t>
      </w:r>
      <w:r w:rsidR="008D0074" w:rsidRPr="00392CB9">
        <w:rPr>
          <w:rFonts w:eastAsiaTheme="minorEastAsia"/>
        </w:rPr>
        <w:t>step</w:t>
      </w:r>
      <w:r w:rsidR="00136148" w:rsidRPr="00392CB9">
        <w:rPr>
          <w:rFonts w:eastAsiaTheme="minorEastAsia"/>
        </w:rPr>
        <w:t>-</w:t>
      </w:r>
      <w:r w:rsidR="00136148">
        <w:rPr>
          <w:rFonts w:eastAsiaTheme="minorEastAsia"/>
        </w:rPr>
        <w:t>size</w:t>
      </w:r>
      <w:r w:rsidR="00136148" w:rsidRPr="00392CB9">
        <w:rPr>
          <w:rFonts w:eastAsiaTheme="minorEastAsia"/>
        </w:rPr>
        <w:t>, dvs. en faktor d</w:t>
      </w:r>
      <w:r w:rsidR="000F28E3" w:rsidRPr="00392CB9">
        <w:rPr>
          <w:rFonts w:eastAsiaTheme="minorEastAsia"/>
        </w:rPr>
        <w:t xml:space="preserve">er afgør hvor hurtigt </w:t>
      </w:r>
      <w:r w:rsidR="00E059EA" w:rsidRPr="00392CB9">
        <w:rPr>
          <w:rFonts w:eastAsiaTheme="minorEastAsia"/>
        </w:rPr>
        <w:t>vægtene</w:t>
      </w:r>
      <w:r w:rsidR="00864172" w:rsidRPr="00392CB9">
        <w:rPr>
          <w:rFonts w:eastAsiaTheme="minorEastAsia"/>
        </w:rPr>
        <w:t>s størrelse justerer sig</w:t>
      </w:r>
      <w:r w:rsidR="00424C2B" w:rsidRPr="00392CB9">
        <w:rPr>
          <w:rFonts w:eastAsiaTheme="minorEastAsia"/>
        </w:rPr>
        <w:t xml:space="preserve"> mod </w:t>
      </w:r>
      <w:r w:rsidR="00A800C2" w:rsidRPr="00392CB9">
        <w:rPr>
          <w:rFonts w:eastAsiaTheme="minorEastAsia"/>
        </w:rPr>
        <w:t xml:space="preserve">deres konvergensniveau. </w:t>
      </w:r>
      <w:r w:rsidR="00D1742C" w:rsidRPr="00392CB9">
        <w:rPr>
          <w:rFonts w:eastAsiaTheme="minorEastAsia"/>
        </w:rPr>
        <w:t xml:space="preserve">Den </w:t>
      </w:r>
      <w:r w:rsidR="00F2074A" w:rsidRPr="00392CB9">
        <w:rPr>
          <w:rFonts w:eastAsiaTheme="minorEastAsia"/>
        </w:rPr>
        <w:t xml:space="preserve">kan dog også blive så stor, at </w:t>
      </w:r>
      <w:r w:rsidR="007D7AB5" w:rsidRPr="00392CB9">
        <w:rPr>
          <w:rFonts w:eastAsiaTheme="minorEastAsia"/>
        </w:rPr>
        <w:t xml:space="preserve">fejlen vil begynde at oscillere fra en yderlighed til en anden, så derfor skal den bestemmes </w:t>
      </w:r>
      <w:r w:rsidR="00A62A56" w:rsidRPr="00392CB9">
        <w:rPr>
          <w:rFonts w:eastAsiaTheme="minorEastAsia"/>
        </w:rPr>
        <w:t>nøje. Signalgrafen for et typisk ANC</w:t>
      </w:r>
      <w:r w:rsidR="005744EC" w:rsidRPr="00392CB9">
        <w:rPr>
          <w:rFonts w:eastAsiaTheme="minorEastAsia"/>
        </w:rPr>
        <w:t xml:space="preserve"> headset </w:t>
      </w:r>
      <w:r w:rsidR="00A62A56" w:rsidRPr="00392CB9">
        <w:rPr>
          <w:rFonts w:eastAsiaTheme="minorEastAsia"/>
        </w:rPr>
        <w:t xml:space="preserve">system ser ud som set på </w:t>
      </w:r>
      <w:r w:rsidR="00A62A56" w:rsidRPr="00392CB9">
        <w:rPr>
          <w:rFonts w:eastAsiaTheme="minorEastAsia"/>
        </w:rPr>
        <w:fldChar w:fldCharType="begin"/>
      </w:r>
      <w:r w:rsidR="00A62A56" w:rsidRPr="00392CB9">
        <w:rPr>
          <w:rFonts w:eastAsiaTheme="minorEastAsia"/>
        </w:rPr>
        <w:instrText xml:space="preserve"> REF _Ref101252182 \h </w:instrText>
      </w:r>
      <w:r w:rsidR="00A62A56" w:rsidRPr="00392CB9">
        <w:rPr>
          <w:rFonts w:eastAsiaTheme="minorEastAsia"/>
        </w:rPr>
      </w:r>
      <w:r w:rsidR="00A62A56" w:rsidRPr="00392CB9">
        <w:rPr>
          <w:rFonts w:eastAsiaTheme="minorEastAsia"/>
        </w:rPr>
        <w:fldChar w:fldCharType="separate"/>
      </w:r>
      <w:r w:rsidR="0034098C" w:rsidRPr="00392CB9">
        <w:t xml:space="preserve">Figur </w:t>
      </w:r>
      <w:r w:rsidR="0034098C">
        <w:rPr>
          <w:noProof/>
        </w:rPr>
        <w:t>3</w:t>
      </w:r>
      <w:r w:rsidR="00A62A56" w:rsidRPr="00392CB9">
        <w:rPr>
          <w:rFonts w:eastAsiaTheme="minorEastAsia"/>
        </w:rPr>
        <w:fldChar w:fldCharType="end"/>
      </w:r>
      <w:r w:rsidR="001B217A" w:rsidRPr="00392CB9">
        <w:rPr>
          <w:rFonts w:eastAsiaTheme="minorEastAsia"/>
        </w:rPr>
        <w:t xml:space="preserve"> (Simpel form)</w:t>
      </w:r>
      <w:r w:rsidR="00A62A56" w:rsidRPr="00392CB9">
        <w:rPr>
          <w:rFonts w:eastAsiaTheme="minorEastAsia"/>
        </w:rPr>
        <w:t>.</w:t>
      </w:r>
    </w:p>
    <w:p w14:paraId="72D959C1" w14:textId="77082367" w:rsidR="00CC6135" w:rsidRPr="00392CB9" w:rsidRDefault="00625D93" w:rsidP="00CC6135">
      <w:pPr>
        <w:keepNext/>
        <w:jc w:val="center"/>
      </w:pPr>
      <w:r>
        <w:rPr>
          <w:rFonts w:eastAsiaTheme="minorEastAsia"/>
          <w:noProof/>
        </w:rPr>
        <w:drawing>
          <wp:inline distT="0" distB="0" distL="0" distR="0" wp14:anchorId="607A932C" wp14:editId="0A463D77">
            <wp:extent cx="2794000" cy="2249861"/>
            <wp:effectExtent l="0" t="0" r="6350" b="0"/>
            <wp:docPr id="27" name="Billed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1090" cy="2255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5E6F2F" w14:textId="60A1B19E" w:rsidR="00CC6135" w:rsidRPr="00392CB9" w:rsidRDefault="00CC6135" w:rsidP="00CC6135">
      <w:pPr>
        <w:pStyle w:val="Caption"/>
        <w:jc w:val="center"/>
      </w:pPr>
      <w:bookmarkStart w:id="12" w:name="_Ref101252182"/>
      <w:r w:rsidRPr="00392CB9">
        <w:t xml:space="preserve">Figur </w:t>
      </w:r>
      <w:fldSimple w:instr=" SEQ Figur \* ARABIC ">
        <w:r w:rsidR="0034098C">
          <w:rPr>
            <w:noProof/>
          </w:rPr>
          <w:t>3</w:t>
        </w:r>
      </w:fldSimple>
      <w:bookmarkEnd w:id="12"/>
      <w:r w:rsidRPr="00392CB9">
        <w:t xml:space="preserve"> - Signalgraf for simplificeret ANC-system</w:t>
      </w:r>
    </w:p>
    <w:p w14:paraId="08960D7D" w14:textId="07F1FDC8" w:rsidR="00EC0A88" w:rsidRDefault="001B217A" w:rsidP="00A62A56">
      <w:pPr>
        <w:rPr>
          <w:rFonts w:eastAsiaTheme="minorEastAsia"/>
        </w:rPr>
      </w:pPr>
      <w:r w:rsidRPr="00392CB9">
        <w:t xml:space="preserve">LMS-algoritmen justerer filtervægte for filteret </w:t>
      </w:r>
      <m:oMath>
        <m:r>
          <w:rPr>
            <w:rFonts w:ascii="Cambria Math" w:hAnsi="Cambria Math"/>
          </w:rPr>
          <m:t>H(z)</m:t>
        </m:r>
      </m:oMath>
      <w:r w:rsidRPr="00392CB9">
        <w:rPr>
          <w:rFonts w:eastAsiaTheme="minorEastAsia"/>
        </w:rPr>
        <w:t xml:space="preserve"> for at generere et antistøj</w:t>
      </w:r>
      <w:r w:rsidR="00903D2C" w:rsidRPr="00392CB9">
        <w:rPr>
          <w:rFonts w:eastAsiaTheme="minorEastAsia"/>
        </w:rPr>
        <w:t>-</w:t>
      </w:r>
      <w:r w:rsidRPr="00392CB9">
        <w:rPr>
          <w:rFonts w:eastAsiaTheme="minorEastAsia"/>
        </w:rPr>
        <w:t xml:space="preserve">signal ud af højtaleren. Som input tager den </w:t>
      </w:r>
      <w:r w:rsidR="00B00C7F" w:rsidRPr="00392CB9">
        <w:rPr>
          <w:rFonts w:eastAsiaTheme="minorEastAsia"/>
        </w:rPr>
        <w:t xml:space="preserve">lyd fra </w:t>
      </w:r>
      <w:r w:rsidR="00DF402B" w:rsidRPr="00392CB9">
        <w:rPr>
          <w:rFonts w:eastAsiaTheme="minorEastAsia"/>
        </w:rPr>
        <w:t xml:space="preserve">både </w:t>
      </w:r>
      <w:r w:rsidR="00B00C7F" w:rsidRPr="00392CB9">
        <w:rPr>
          <w:rFonts w:eastAsiaTheme="minorEastAsia"/>
        </w:rPr>
        <w:t>reference og error mikrofone</w:t>
      </w:r>
      <w:r w:rsidR="00DF402B" w:rsidRPr="00392CB9">
        <w:rPr>
          <w:rFonts w:eastAsiaTheme="minorEastAsia"/>
        </w:rPr>
        <w:t>n.</w:t>
      </w:r>
      <w:r w:rsidR="00A16958">
        <w:rPr>
          <w:rFonts w:eastAsiaTheme="minorEastAsia"/>
        </w:rPr>
        <w:t xml:space="preserve"> </w:t>
      </w:r>
      <w:r w:rsidR="003805A6">
        <w:rPr>
          <w:rFonts w:eastAsiaTheme="minorEastAsia"/>
        </w:rPr>
        <w:t>Lyden fra r</w:t>
      </w:r>
      <w:r w:rsidR="00A16958">
        <w:rPr>
          <w:rFonts w:eastAsiaTheme="minorEastAsia"/>
        </w:rPr>
        <w:t xml:space="preserve">eferencemikrofonen repræsenterer </w:t>
      </w:r>
      <w:r w:rsidR="003805A6">
        <w:rPr>
          <w:rFonts w:eastAsiaTheme="minorEastAsia"/>
        </w:rPr>
        <w:t xml:space="preserve">signalet </w:t>
      </w:r>
      <m:oMath>
        <m:r>
          <w:rPr>
            <w:rFonts w:ascii="Cambria Math" w:eastAsiaTheme="minorEastAsia" w:hAnsi="Cambria Math"/>
          </w:rPr>
          <m:t>d(n)</m:t>
        </m:r>
      </m:oMath>
      <w:r w:rsidR="00CE78E9">
        <w:rPr>
          <w:rFonts w:eastAsiaTheme="minorEastAsia"/>
        </w:rPr>
        <w:t xml:space="preserve"> fra </w:t>
      </w:r>
      <w:r w:rsidR="005D40F7">
        <w:rPr>
          <w:rFonts w:eastAsiaTheme="minorEastAsia"/>
        </w:rPr>
        <w:t>Eq. 1</w:t>
      </w:r>
      <w:r w:rsidR="003805A6">
        <w:rPr>
          <w:rFonts w:eastAsiaTheme="minorEastAsia"/>
        </w:rPr>
        <w:t>, altså støjsignalet</w:t>
      </w:r>
      <w:r w:rsidR="009910D0">
        <w:rPr>
          <w:rFonts w:eastAsiaTheme="minorEastAsia"/>
        </w:rPr>
        <w:t>,</w:t>
      </w:r>
      <w:r w:rsidR="003805A6">
        <w:rPr>
          <w:rFonts w:eastAsiaTheme="minorEastAsia"/>
        </w:rPr>
        <w:t xml:space="preserve"> der skal udlignes</w:t>
      </w:r>
      <w:r w:rsidR="009910D0">
        <w:rPr>
          <w:rFonts w:eastAsiaTheme="minorEastAsia"/>
        </w:rPr>
        <w:t xml:space="preserve"> med et signal </w:t>
      </w:r>
      <m:oMath>
        <m:r>
          <w:rPr>
            <w:rFonts w:ascii="Cambria Math" w:eastAsiaTheme="minorEastAsia" w:hAnsi="Cambria Math"/>
          </w:rPr>
          <m:t>y(n)</m:t>
        </m:r>
      </m:oMath>
      <w:r w:rsidR="002225CA">
        <w:rPr>
          <w:rFonts w:eastAsiaTheme="minorEastAsia"/>
        </w:rPr>
        <w:t xml:space="preserve">, som </w:t>
      </w:r>
      <w:r w:rsidR="009E1999">
        <w:rPr>
          <w:rFonts w:eastAsiaTheme="minorEastAsia"/>
        </w:rPr>
        <w:t>outputtets fra filteret</w:t>
      </w:r>
      <w:r w:rsidR="003805A6">
        <w:rPr>
          <w:rFonts w:eastAsiaTheme="minorEastAsia"/>
        </w:rPr>
        <w:t>. E</w:t>
      </w:r>
      <w:r w:rsidR="00C22AE7">
        <w:rPr>
          <w:rFonts w:eastAsiaTheme="minorEastAsia"/>
        </w:rPr>
        <w:t>rror</w:t>
      </w:r>
      <w:r w:rsidR="000C149A">
        <w:rPr>
          <w:rFonts w:eastAsiaTheme="minorEastAsia"/>
        </w:rPr>
        <w:t>-</w:t>
      </w:r>
      <w:r w:rsidR="00C22AE7">
        <w:rPr>
          <w:rFonts w:eastAsiaTheme="minorEastAsia"/>
        </w:rPr>
        <w:t xml:space="preserve">mikrofonen levere signalet </w:t>
      </w:r>
      <m:oMath>
        <m:r>
          <w:rPr>
            <w:rFonts w:ascii="Cambria Math" w:eastAsiaTheme="minorEastAsia" w:hAnsi="Cambria Math"/>
          </w:rPr>
          <m:t>e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n</m:t>
            </m:r>
          </m:e>
        </m:d>
      </m:oMath>
      <w:r w:rsidR="002266D4">
        <w:rPr>
          <w:rFonts w:eastAsiaTheme="minorEastAsia"/>
        </w:rPr>
        <w:t xml:space="preserve">, som skal tilnærme sig </w:t>
      </w:r>
      <w:r w:rsidR="005D40F7">
        <w:rPr>
          <w:rFonts w:eastAsiaTheme="minorEastAsia"/>
        </w:rPr>
        <w:t xml:space="preserve">et </w:t>
      </w:r>
      <w:r w:rsidR="000C149A">
        <w:rPr>
          <w:rFonts w:eastAsiaTheme="minorEastAsia"/>
        </w:rPr>
        <w:t>minimum</w:t>
      </w:r>
      <w:r w:rsidR="002266D4">
        <w:rPr>
          <w:rFonts w:eastAsiaTheme="minorEastAsia"/>
        </w:rPr>
        <w:t xml:space="preserve">. </w:t>
      </w:r>
      <w:r w:rsidR="00636E69">
        <w:rPr>
          <w:rFonts w:eastAsiaTheme="minorEastAsia"/>
        </w:rPr>
        <w:t xml:space="preserve">Denne fremstilling repræsenterer dog ikke helt virkeligheden, hvorfor der introduceres Fx-LMS. </w:t>
      </w:r>
    </w:p>
    <w:p w14:paraId="5AB865B8" w14:textId="72BD9786" w:rsidR="00EC0A88" w:rsidRDefault="006F6CEE" w:rsidP="00636E69">
      <w:pPr>
        <w:pStyle w:val="Heading2"/>
        <w:rPr>
          <w:rFonts w:eastAsiaTheme="minorEastAsia"/>
        </w:rPr>
      </w:pPr>
      <w:bookmarkStart w:id="13" w:name="_Toc101261735"/>
      <w:r>
        <w:t xml:space="preserve">3.2 </w:t>
      </w:r>
      <w:r w:rsidR="00636E69">
        <w:t>Fx-LMS</w:t>
      </w:r>
      <w:bookmarkEnd w:id="13"/>
    </w:p>
    <w:p w14:paraId="292AC0CC" w14:textId="34070B23" w:rsidR="00A62A56" w:rsidRPr="00392CB9" w:rsidRDefault="00636E69" w:rsidP="00A62A56">
      <w:r>
        <w:rPr>
          <w:rFonts w:eastAsiaTheme="minorEastAsia"/>
        </w:rPr>
        <w:t xml:space="preserve">Med Fx-LMS tages der højde for såkaldte ”secondary paths”, som </w:t>
      </w:r>
      <w:r w:rsidR="008B78A6">
        <w:rPr>
          <w:rFonts w:eastAsiaTheme="minorEastAsia"/>
        </w:rPr>
        <w:t>dels</w:t>
      </w:r>
      <w:r>
        <w:rPr>
          <w:rFonts w:eastAsiaTheme="minorEastAsia"/>
        </w:rPr>
        <w:t xml:space="preserve"> </w:t>
      </w:r>
      <w:r w:rsidR="008B78A6">
        <w:rPr>
          <w:rFonts w:eastAsiaTheme="minorEastAsia"/>
        </w:rPr>
        <w:t>dækker over den akustiske feedback</w:t>
      </w:r>
      <w:r w:rsidR="00751953">
        <w:rPr>
          <w:rFonts w:eastAsiaTheme="minorEastAsia"/>
        </w:rPr>
        <w:t>, som opstår mellem højtaleren og de to mikroner, og dels repræsenterer den overføringskarakteristik, som</w:t>
      </w:r>
      <w:r w:rsidR="008B78A6">
        <w:rPr>
          <w:rFonts w:eastAsiaTheme="minorEastAsia"/>
        </w:rPr>
        <w:t xml:space="preserve"> </w:t>
      </w:r>
      <w:r w:rsidR="00571A7A">
        <w:rPr>
          <w:rFonts w:eastAsiaTheme="minorEastAsia"/>
        </w:rPr>
        <w:t>konverteringerne mellem analog</w:t>
      </w:r>
      <w:r w:rsidR="008D3DFA">
        <w:rPr>
          <w:rFonts w:eastAsiaTheme="minorEastAsia"/>
        </w:rPr>
        <w:t xml:space="preserve">e, </w:t>
      </w:r>
      <w:r w:rsidR="00571A7A">
        <w:rPr>
          <w:rFonts w:eastAsiaTheme="minorEastAsia"/>
        </w:rPr>
        <w:t>digital</w:t>
      </w:r>
      <w:r w:rsidR="008D3DFA">
        <w:rPr>
          <w:rFonts w:eastAsiaTheme="minorEastAsia"/>
        </w:rPr>
        <w:t>e</w:t>
      </w:r>
      <w:r w:rsidR="00571A7A">
        <w:rPr>
          <w:rFonts w:eastAsiaTheme="minorEastAsia"/>
        </w:rPr>
        <w:t xml:space="preserve"> og </w:t>
      </w:r>
      <w:r w:rsidR="008D3DFA">
        <w:rPr>
          <w:rFonts w:eastAsiaTheme="minorEastAsia"/>
        </w:rPr>
        <w:t>akustiske signaler</w:t>
      </w:r>
      <w:r w:rsidR="00571A7A">
        <w:rPr>
          <w:rFonts w:eastAsiaTheme="minorEastAsia"/>
        </w:rPr>
        <w:t xml:space="preserve"> </w:t>
      </w:r>
      <w:r w:rsidR="00FD6958">
        <w:rPr>
          <w:rFonts w:eastAsiaTheme="minorEastAsia"/>
        </w:rPr>
        <w:t xml:space="preserve">har. </w:t>
      </w:r>
      <w:r w:rsidR="003A0B47">
        <w:rPr>
          <w:rFonts w:eastAsiaTheme="minorEastAsia"/>
        </w:rPr>
        <w:t>Dette er nødvendigt for at undgå tilfælde, hvor et feedback forsager ustabile oscilleringer.</w:t>
      </w:r>
      <w:r w:rsidR="00FD6958">
        <w:rPr>
          <w:rFonts w:eastAsiaTheme="minorEastAsia"/>
        </w:rPr>
        <w:t xml:space="preserve"> </w:t>
      </w:r>
      <w:r w:rsidR="00893692">
        <w:rPr>
          <w:rFonts w:eastAsiaTheme="minorEastAsia"/>
        </w:rPr>
        <w:t xml:space="preserve">Dette gøres ved at lave en </w:t>
      </w:r>
      <w:r w:rsidR="00D5722D">
        <w:rPr>
          <w:rFonts w:eastAsiaTheme="minorEastAsia"/>
        </w:rPr>
        <w:t xml:space="preserve">slags </w:t>
      </w:r>
      <w:r w:rsidR="00893692">
        <w:rPr>
          <w:rFonts w:eastAsiaTheme="minorEastAsia"/>
        </w:rPr>
        <w:t>system-kalibrering</w:t>
      </w:r>
      <w:r w:rsidR="001C04D9">
        <w:rPr>
          <w:rFonts w:eastAsiaTheme="minorEastAsia"/>
        </w:rPr>
        <w:t>, hvor man vha. LMS-filtrer identificerer disse overføringskarakteristikker</w:t>
      </w:r>
      <w:r w:rsidR="00820C41">
        <w:rPr>
          <w:rFonts w:eastAsiaTheme="minorEastAsia"/>
        </w:rPr>
        <w:t xml:space="preserve">, og derefter indsætter </w:t>
      </w:r>
      <w:r w:rsidR="004E4DCF">
        <w:rPr>
          <w:rFonts w:eastAsiaTheme="minorEastAsia"/>
        </w:rPr>
        <w:t>deres koefficienter i signalvejen</w:t>
      </w:r>
      <w:r w:rsidR="00E42A70">
        <w:rPr>
          <w:rFonts w:eastAsiaTheme="minorEastAsia"/>
        </w:rPr>
        <w:t>e</w:t>
      </w:r>
      <w:r w:rsidR="00D273F8">
        <w:rPr>
          <w:rFonts w:eastAsiaTheme="minorEastAsia"/>
        </w:rPr>
        <w:t xml:space="preserve">, som set på figuren nedenfor: </w:t>
      </w:r>
    </w:p>
    <w:p w14:paraId="2BD81526" w14:textId="54DAB0C8" w:rsidR="00F13935" w:rsidRPr="00392CB9" w:rsidRDefault="004A36D6" w:rsidP="00F13935">
      <w:pPr>
        <w:keepNext/>
        <w:jc w:val="center"/>
      </w:pPr>
      <w:r w:rsidRPr="004A36D6">
        <w:rPr>
          <w:noProof/>
        </w:rPr>
        <w:drawing>
          <wp:inline distT="0" distB="0" distL="0" distR="0" wp14:anchorId="1E79A9DD" wp14:editId="49848EE3">
            <wp:extent cx="2773425" cy="2489200"/>
            <wp:effectExtent l="0" t="0" r="8255" b="6350"/>
            <wp:docPr id="28" name="Billed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782409" cy="24972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8F3E2F" w14:textId="743F6608" w:rsidR="009D250C" w:rsidRPr="00392CB9" w:rsidRDefault="00F13935" w:rsidP="00F13935">
      <w:pPr>
        <w:pStyle w:val="Caption"/>
        <w:jc w:val="center"/>
      </w:pPr>
      <w:r w:rsidRPr="00392CB9">
        <w:t xml:space="preserve">Figur </w:t>
      </w:r>
      <w:fldSimple w:instr=" SEQ Figur \* ARABIC ">
        <w:r w:rsidR="0034098C">
          <w:rPr>
            <w:noProof/>
          </w:rPr>
          <w:t>4</w:t>
        </w:r>
      </w:fldSimple>
      <w:r w:rsidRPr="00392CB9">
        <w:t xml:space="preserve"> - Signalgraf for ANC-systemet</w:t>
      </w:r>
    </w:p>
    <w:p w14:paraId="783ED635" w14:textId="4AA70D4F" w:rsidR="004837D5" w:rsidRDefault="000D016E" w:rsidP="004837D5">
      <w:pPr>
        <w:rPr>
          <w:rFonts w:eastAsiaTheme="minorEastAsia"/>
        </w:rPr>
      </w:pPr>
      <w:r>
        <w:t>Hvor f</w:t>
      </w:r>
      <w:r w:rsidR="0004592D">
        <w:t>unktione</w:t>
      </w:r>
      <w:r w:rsidR="00AD631E">
        <w:t>r</w:t>
      </w:r>
      <w:r w:rsidR="0004592D">
        <w:t>n</w:t>
      </w:r>
      <w:r w:rsidR="00AD631E">
        <w:t>e</w:t>
      </w:r>
      <w:r w:rsidR="0004592D">
        <w:t xml:space="preserve"> </w: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S</m:t>
            </m:r>
          </m:e>
        </m:acc>
        <m:r>
          <w:rPr>
            <w:rFonts w:ascii="Cambria Math" w:hAnsi="Cambria Math"/>
          </w:rPr>
          <m:t>(z)</m:t>
        </m:r>
      </m:oMath>
      <w:r w:rsidR="00AD631E">
        <w:rPr>
          <w:rFonts w:eastAsiaTheme="minorEastAsia"/>
        </w:rPr>
        <w:t xml:space="preserve"> og </w:t>
      </w:r>
      <m:oMath>
        <m:acc>
          <m:accPr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F</m:t>
            </m:r>
          </m:e>
        </m:acc>
        <m:r>
          <w:rPr>
            <w:rFonts w:ascii="Cambria Math" w:eastAsiaTheme="minorEastAsia" w:hAnsi="Cambria Math"/>
          </w:rPr>
          <m:t>(z)</m:t>
        </m:r>
      </m:oMath>
      <w:r w:rsidR="00AD631E">
        <w:rPr>
          <w:rFonts w:eastAsiaTheme="minorEastAsia"/>
        </w:rPr>
        <w:t xml:space="preserve"> </w:t>
      </w:r>
      <w:r>
        <w:rPr>
          <w:rFonts w:eastAsiaTheme="minorEastAsia"/>
        </w:rPr>
        <w:t>er estimater af de overføring</w:t>
      </w:r>
      <w:r w:rsidR="00DD0232">
        <w:rPr>
          <w:rFonts w:eastAsiaTheme="minorEastAsia"/>
        </w:rPr>
        <w:t xml:space="preserve">skarakteristikker. </w:t>
      </w:r>
      <w:r w:rsidR="00E232DD">
        <w:rPr>
          <w:rFonts w:eastAsiaTheme="minorEastAsia"/>
        </w:rPr>
        <w:t xml:space="preserve">De bestemmes ved at afspille et hvidstøjssignal </w:t>
      </w:r>
      <w:r w:rsidR="00567235">
        <w:rPr>
          <w:rFonts w:eastAsiaTheme="minorEastAsia"/>
        </w:rPr>
        <w:t xml:space="preserve">ud af højtaleren og </w:t>
      </w:r>
      <w:r w:rsidR="00034ED3">
        <w:rPr>
          <w:rFonts w:eastAsiaTheme="minorEastAsia"/>
        </w:rPr>
        <w:t>lave</w:t>
      </w:r>
      <w:r w:rsidR="001E29D4">
        <w:rPr>
          <w:rFonts w:eastAsiaTheme="minorEastAsia"/>
        </w:rPr>
        <w:t xml:space="preserve"> to</w:t>
      </w:r>
      <w:r w:rsidR="00034ED3">
        <w:rPr>
          <w:rFonts w:eastAsiaTheme="minorEastAsia"/>
        </w:rPr>
        <w:t xml:space="preserve"> system</w:t>
      </w:r>
      <w:r w:rsidR="001A12A6">
        <w:rPr>
          <w:rFonts w:eastAsiaTheme="minorEastAsia"/>
        </w:rPr>
        <w:t>identifikation</w:t>
      </w:r>
      <w:r w:rsidR="001E29D4">
        <w:rPr>
          <w:rFonts w:eastAsiaTheme="minorEastAsia"/>
        </w:rPr>
        <w:t>er</w:t>
      </w:r>
      <w:r w:rsidR="001A12A6">
        <w:rPr>
          <w:rFonts w:eastAsiaTheme="minorEastAsia"/>
        </w:rPr>
        <w:t xml:space="preserve"> </w:t>
      </w:r>
      <w:r w:rsidR="001E29D4">
        <w:rPr>
          <w:rFonts w:eastAsiaTheme="minorEastAsia"/>
        </w:rPr>
        <w:t xml:space="preserve">med LMS-filtrer forbundet til hver mikrofonudgang. </w:t>
      </w:r>
      <w:r w:rsidR="004837D5">
        <w:rPr>
          <w:rFonts w:eastAsiaTheme="minorEastAsia"/>
        </w:rPr>
        <w:t>Opstillingen kan ses nedenfor</w:t>
      </w:r>
      <w:r w:rsidR="00E70811">
        <w:rPr>
          <w:rFonts w:eastAsiaTheme="minorEastAsia"/>
        </w:rPr>
        <w:t>:</w:t>
      </w:r>
    </w:p>
    <w:p w14:paraId="7CA667FF" w14:textId="77777777" w:rsidR="00F13935" w:rsidRPr="00392CB9" w:rsidRDefault="00A055D2" w:rsidP="004837D5">
      <w:pPr>
        <w:jc w:val="center"/>
      </w:pPr>
      <w:r w:rsidRPr="00A055D2">
        <w:rPr>
          <w:noProof/>
        </w:rPr>
        <w:drawing>
          <wp:inline distT="0" distB="0" distL="0" distR="0" wp14:anchorId="01859621" wp14:editId="7CE162EF">
            <wp:extent cx="2710776" cy="2695575"/>
            <wp:effectExtent l="0" t="0" r="0" b="0"/>
            <wp:docPr id="7" name="Billed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723108" cy="27078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13BEF8" w14:textId="64295717" w:rsidR="004C2D7B" w:rsidRPr="00392CB9" w:rsidRDefault="00F13935" w:rsidP="00DB1DBD">
      <w:pPr>
        <w:pStyle w:val="Caption"/>
        <w:jc w:val="center"/>
      </w:pPr>
      <w:bookmarkStart w:id="14" w:name="_Ref101253777"/>
      <w:r w:rsidRPr="00392CB9">
        <w:t xml:space="preserve">Figur </w:t>
      </w:r>
      <w:fldSimple w:instr=" SEQ Figur \* ARABIC ">
        <w:r w:rsidR="0034098C">
          <w:rPr>
            <w:noProof/>
          </w:rPr>
          <w:t>5</w:t>
        </w:r>
      </w:fldSimple>
      <w:bookmarkEnd w:id="14"/>
      <w:r w:rsidRPr="00392CB9">
        <w:t xml:space="preserve"> - Signalgraf for Path-estimering</w:t>
      </w:r>
    </w:p>
    <w:p w14:paraId="49FBECA9" w14:textId="77777777" w:rsidR="00E70811" w:rsidRPr="00E70811" w:rsidRDefault="00E70811" w:rsidP="00E70811"/>
    <w:p w14:paraId="7629C250" w14:textId="5087F8C7" w:rsidR="00FA5CB4" w:rsidRPr="00392CB9" w:rsidRDefault="002048D0" w:rsidP="00901407">
      <w:pPr>
        <w:pStyle w:val="Heading1"/>
      </w:pPr>
      <w:bookmarkStart w:id="15" w:name="_Toc101261736"/>
      <w:r w:rsidRPr="00392CB9">
        <w:t>4</w:t>
      </w:r>
      <w:r w:rsidR="00262920" w:rsidRPr="00392CB9">
        <w:t xml:space="preserve">.0 </w:t>
      </w:r>
      <w:r w:rsidR="00FA5CB4" w:rsidRPr="00392CB9">
        <w:t>MATLAB Løsning</w:t>
      </w:r>
      <w:bookmarkEnd w:id="15"/>
    </w:p>
    <w:p w14:paraId="299F9380" w14:textId="720687E2" w:rsidR="001209E0" w:rsidRPr="00392CB9" w:rsidRDefault="006F6CEE" w:rsidP="001209E0">
      <w:pPr>
        <w:pStyle w:val="Heading2"/>
      </w:pPr>
      <w:bookmarkStart w:id="16" w:name="_Toc101261737"/>
      <w:r>
        <w:t xml:space="preserve">4.1 </w:t>
      </w:r>
      <w:r w:rsidR="001209E0" w:rsidRPr="00392CB9">
        <w:t>Path-</w:t>
      </w:r>
      <w:r w:rsidR="00871CE4" w:rsidRPr="00392CB9">
        <w:t>estimation</w:t>
      </w:r>
      <w:bookmarkEnd w:id="16"/>
    </w:p>
    <w:p w14:paraId="0D49CCEB" w14:textId="1DCE2E48" w:rsidR="0022206A" w:rsidRPr="00392CB9" w:rsidRDefault="0022206A" w:rsidP="0022206A">
      <w:r w:rsidRPr="00392CB9">
        <w:t>For at estimer</w:t>
      </w:r>
      <w:r w:rsidR="006837A2" w:rsidRPr="00392CB9">
        <w:t xml:space="preserve">e secondary </w:t>
      </w:r>
      <w:r w:rsidR="00532849" w:rsidRPr="00392CB9">
        <w:t xml:space="preserve">paths genereres der </w:t>
      </w:r>
      <w:r w:rsidR="002C1ADC" w:rsidRPr="00392CB9">
        <w:t>et hvidstøjssignal</w:t>
      </w:r>
      <w:r w:rsidR="00532849" w:rsidRPr="00392CB9">
        <w:t xml:space="preserve"> i </w:t>
      </w:r>
      <w:r w:rsidR="00D003CF" w:rsidRPr="00392CB9">
        <w:t>frekvens</w:t>
      </w:r>
      <w:r w:rsidR="00ED4034" w:rsidRPr="00392CB9">
        <w:t>spektret 100</w:t>
      </w:r>
      <w:r w:rsidR="005430C3" w:rsidRPr="00392CB9">
        <w:t>Hz</w:t>
      </w:r>
      <w:r w:rsidR="00ED4034" w:rsidRPr="00392CB9">
        <w:t xml:space="preserve"> til 2000</w:t>
      </w:r>
      <w:r w:rsidR="005430C3" w:rsidRPr="00392CB9">
        <w:t>Hz</w:t>
      </w:r>
      <w:r w:rsidR="0022672C" w:rsidRPr="00392CB9">
        <w:t xml:space="preserve">. </w:t>
      </w:r>
      <w:r w:rsidR="002C6D22" w:rsidRPr="00392CB9">
        <w:t xml:space="preserve">I matlab </w:t>
      </w:r>
      <w:r w:rsidR="006F007F" w:rsidRPr="00392CB9">
        <w:t xml:space="preserve">gøres dette med en randn-funktion, hvorefter der sættes et båndpasfilter på, se </w:t>
      </w:r>
      <w:r w:rsidR="006F007F" w:rsidRPr="00392CB9">
        <w:fldChar w:fldCharType="begin"/>
      </w:r>
      <w:r w:rsidR="006F007F" w:rsidRPr="00392CB9">
        <w:instrText xml:space="preserve"> REF _Ref101253451 \h </w:instrText>
      </w:r>
      <w:r w:rsidR="006F007F" w:rsidRPr="00392CB9">
        <w:fldChar w:fldCharType="separate"/>
      </w:r>
      <w:r w:rsidR="0034098C" w:rsidRPr="00392CB9">
        <w:t xml:space="preserve">Figur </w:t>
      </w:r>
      <w:r w:rsidR="0034098C">
        <w:rPr>
          <w:noProof/>
        </w:rPr>
        <w:t>6</w:t>
      </w:r>
      <w:r w:rsidR="006F007F" w:rsidRPr="00392CB9">
        <w:fldChar w:fldCharType="end"/>
      </w:r>
      <w:r w:rsidR="006F007F" w:rsidRPr="00392CB9">
        <w:t>.</w:t>
      </w:r>
      <w:r w:rsidR="0027784C" w:rsidRPr="00392CB9">
        <w:t xml:space="preserve"> </w:t>
      </w:r>
      <w:r w:rsidR="001A7B4D" w:rsidRPr="00392CB9">
        <w:t xml:space="preserve">Dette støjsignal afspilles på højtaleren i headsettet </w:t>
      </w:r>
      <w:r w:rsidR="0004204A" w:rsidRPr="00392CB9">
        <w:t xml:space="preserve">og optages med </w:t>
      </w:r>
      <w:r w:rsidR="00273733" w:rsidRPr="00392CB9">
        <w:t>både error</w:t>
      </w:r>
      <w:r w:rsidR="0024261C" w:rsidRPr="00392CB9">
        <w:t xml:space="preserve">-mikrofonen og </w:t>
      </w:r>
      <w:r w:rsidR="001D5651" w:rsidRPr="00392CB9">
        <w:t>reference-</w:t>
      </w:r>
      <w:r w:rsidR="006F007F" w:rsidRPr="00392CB9">
        <w:t>mikrofonen</w:t>
      </w:r>
      <w:r w:rsidR="008D5933" w:rsidRPr="00392CB9">
        <w:t xml:space="preserve">, for at kunne estimere hhv. </w: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S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z</m:t>
            </m:r>
          </m:e>
        </m:d>
      </m:oMath>
      <w:r w:rsidR="00231DEE">
        <w:rPr>
          <w:rFonts w:eastAsiaTheme="minorEastAsia"/>
        </w:rPr>
        <w:t xml:space="preserve"> og </w:t>
      </w:r>
      <m:oMath>
        <m:acc>
          <m:accPr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F</m:t>
            </m:r>
          </m:e>
        </m:acc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z</m:t>
            </m:r>
          </m:e>
        </m:d>
      </m:oMath>
      <w:r w:rsidR="0073141A">
        <w:rPr>
          <w:rFonts w:eastAsiaTheme="minorEastAsia"/>
        </w:rPr>
        <w:t xml:space="preserve">, se </w:t>
      </w:r>
      <w:r w:rsidR="0073141A">
        <w:rPr>
          <w:rFonts w:eastAsiaTheme="minorEastAsia"/>
        </w:rPr>
        <w:fldChar w:fldCharType="begin"/>
      </w:r>
      <w:r w:rsidR="0073141A">
        <w:rPr>
          <w:rFonts w:eastAsiaTheme="minorEastAsia"/>
        </w:rPr>
        <w:instrText xml:space="preserve"> REF _Ref101253777 \h </w:instrText>
      </w:r>
      <w:r w:rsidR="0073141A">
        <w:rPr>
          <w:rFonts w:eastAsiaTheme="minorEastAsia"/>
        </w:rPr>
      </w:r>
      <w:r w:rsidR="0073141A">
        <w:rPr>
          <w:rFonts w:eastAsiaTheme="minorEastAsia"/>
        </w:rPr>
        <w:fldChar w:fldCharType="separate"/>
      </w:r>
      <w:r w:rsidR="0034098C" w:rsidRPr="00392CB9">
        <w:t xml:space="preserve">Figur </w:t>
      </w:r>
      <w:r w:rsidR="0034098C">
        <w:rPr>
          <w:noProof/>
        </w:rPr>
        <w:t>5</w:t>
      </w:r>
      <w:r w:rsidR="0073141A">
        <w:rPr>
          <w:rFonts w:eastAsiaTheme="minorEastAsia"/>
        </w:rPr>
        <w:fldChar w:fldCharType="end"/>
      </w:r>
      <w:r w:rsidR="00D71483">
        <w:rPr>
          <w:rFonts w:eastAsiaTheme="minorEastAsia"/>
        </w:rPr>
        <w:t xml:space="preserve">. </w:t>
      </w:r>
    </w:p>
    <w:p w14:paraId="19538243" w14:textId="77777777" w:rsidR="006F007F" w:rsidRPr="00392CB9" w:rsidRDefault="00E43DC0" w:rsidP="006F007F">
      <w:pPr>
        <w:keepNext/>
        <w:jc w:val="center"/>
      </w:pPr>
      <w:r w:rsidRPr="00392CB9">
        <w:rPr>
          <w:noProof/>
        </w:rPr>
        <w:drawing>
          <wp:inline distT="0" distB="0" distL="0" distR="0" wp14:anchorId="0471D190" wp14:editId="0E5FD633">
            <wp:extent cx="5722620" cy="3124200"/>
            <wp:effectExtent l="0" t="0" r="0" b="0"/>
            <wp:docPr id="16" name="Billed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2620" cy="3124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4623DB" w14:textId="45BBFA95" w:rsidR="002B35A4" w:rsidRPr="00392CB9" w:rsidRDefault="006F007F" w:rsidP="006F007F">
      <w:pPr>
        <w:pStyle w:val="Caption"/>
        <w:jc w:val="center"/>
      </w:pPr>
      <w:bookmarkStart w:id="17" w:name="_Ref101253451"/>
      <w:r w:rsidRPr="00392CB9">
        <w:t xml:space="preserve">Figur </w:t>
      </w:r>
      <w:fldSimple w:instr=" SEQ Figur \* ARABIC ">
        <w:r w:rsidR="0034098C">
          <w:rPr>
            <w:noProof/>
          </w:rPr>
          <w:t>6</w:t>
        </w:r>
      </w:fldSimple>
      <w:bookmarkEnd w:id="17"/>
      <w:r w:rsidRPr="00392CB9">
        <w:t xml:space="preserve"> - Det genererede hvidstøjssignal til estimering af secondary paths</w:t>
      </w:r>
    </w:p>
    <w:p w14:paraId="5ACCC610" w14:textId="1BEB95D7" w:rsidR="003870A2" w:rsidRPr="003870A2" w:rsidRDefault="001F7667" w:rsidP="003870A2">
      <w:r>
        <w:t>LMS-algoritmen er implementeret som en funktion i matlab, se</w:t>
      </w:r>
      <w:r w:rsidR="00895D1F">
        <w:t xml:space="preserve"> </w:t>
      </w:r>
      <w:r w:rsidR="00895D1F">
        <w:fldChar w:fldCharType="begin"/>
      </w:r>
      <w:r w:rsidR="00895D1F">
        <w:instrText xml:space="preserve"> REF _Ref101258281 \h </w:instrText>
      </w:r>
      <w:r w:rsidR="00895D1F">
        <w:fldChar w:fldCharType="separate"/>
      </w:r>
      <w:r w:rsidR="0034098C">
        <w:t xml:space="preserve">Listing </w:t>
      </w:r>
      <w:r w:rsidR="0034098C">
        <w:rPr>
          <w:noProof/>
        </w:rPr>
        <w:t>1</w:t>
      </w:r>
      <w:r w:rsidR="00895D1F">
        <w:fldChar w:fldCharType="end"/>
      </w:r>
      <w:r w:rsidR="00895D1F">
        <w:t xml:space="preserve">. </w:t>
      </w:r>
      <w:r w:rsidR="008B733B">
        <w:t xml:space="preserve">Funktionen udfører </w:t>
      </w:r>
      <w:r w:rsidR="00603802">
        <w:t xml:space="preserve">først filtreringen af input-signalet med </w:t>
      </w:r>
      <w:r w:rsidR="0089794C">
        <w:t>vægtene initieret til 0</w:t>
      </w:r>
      <w:r w:rsidR="00BD5342">
        <w:t>,</w:t>
      </w:r>
      <w:r w:rsidR="00441190">
        <w:t xml:space="preserve"> hvorefter </w:t>
      </w:r>
      <w:r w:rsidR="00B0352F">
        <w:t>error</w:t>
      </w:r>
      <w:r w:rsidR="00D41652">
        <w:t xml:space="preserve"> </w:t>
      </w:r>
      <w:r w:rsidR="008A57DE">
        <w:t>udregnes</w:t>
      </w:r>
      <w:r w:rsidR="00D70882">
        <w:t>, og t</w:t>
      </w:r>
      <w:r w:rsidR="008A57DE">
        <w:t xml:space="preserve">il sidst adapterer </w:t>
      </w:r>
      <w:r w:rsidR="003001A0">
        <w:t xml:space="preserve">funktionen vægtene. </w:t>
      </w:r>
      <w:r w:rsidR="00D70882">
        <w:t xml:space="preserve">Dvs. hhv. formlerne fra teorien </w:t>
      </w:r>
      <w:r w:rsidR="00D70882">
        <w:fldChar w:fldCharType="begin"/>
      </w:r>
      <w:r w:rsidR="00D70882">
        <w:instrText xml:space="preserve"> REF _Ref101181574 \h </w:instrText>
      </w:r>
      <w:r w:rsidR="00D70882">
        <w:fldChar w:fldCharType="separate"/>
      </w:r>
      <w:r w:rsidR="0034098C" w:rsidRPr="00392CB9">
        <w:t xml:space="preserve">( </w:t>
      </w:r>
      <w:r w:rsidR="0034098C">
        <w:rPr>
          <w:noProof/>
        </w:rPr>
        <w:t>2</w:t>
      </w:r>
      <w:r w:rsidR="0034098C" w:rsidRPr="00392CB9">
        <w:t xml:space="preserve"> )</w:t>
      </w:r>
      <w:r w:rsidR="00D70882">
        <w:fldChar w:fldCharType="end"/>
      </w:r>
      <w:r w:rsidR="00D70882">
        <w:t xml:space="preserve">, </w:t>
      </w:r>
      <w:r w:rsidR="00D70882">
        <w:fldChar w:fldCharType="begin"/>
      </w:r>
      <w:r w:rsidR="00D70882">
        <w:instrText xml:space="preserve"> REF _Ref101258535 \h </w:instrText>
      </w:r>
      <w:r w:rsidR="00D70882">
        <w:fldChar w:fldCharType="separate"/>
      </w:r>
      <w:r w:rsidR="0034098C" w:rsidRPr="00392CB9">
        <w:t xml:space="preserve">( </w:t>
      </w:r>
      <w:r w:rsidR="0034098C">
        <w:rPr>
          <w:noProof/>
        </w:rPr>
        <w:t>1</w:t>
      </w:r>
      <w:r w:rsidR="0034098C" w:rsidRPr="00392CB9">
        <w:t xml:space="preserve"> )</w:t>
      </w:r>
      <w:r w:rsidR="00D70882">
        <w:fldChar w:fldCharType="end"/>
      </w:r>
      <w:r w:rsidR="00D70882">
        <w:t xml:space="preserve"> og </w:t>
      </w:r>
      <w:r w:rsidR="00D70882">
        <w:fldChar w:fldCharType="begin"/>
      </w:r>
      <w:r w:rsidR="00D70882">
        <w:instrText xml:space="preserve"> REF _Ref101192177 \h </w:instrText>
      </w:r>
      <w:r w:rsidR="00D70882">
        <w:fldChar w:fldCharType="separate"/>
      </w:r>
      <w:r w:rsidR="0034098C" w:rsidRPr="002B0B18">
        <w:t xml:space="preserve">( </w:t>
      </w:r>
      <w:r w:rsidR="0034098C">
        <w:rPr>
          <w:noProof/>
        </w:rPr>
        <w:t>3</w:t>
      </w:r>
      <w:r w:rsidR="0034098C" w:rsidRPr="002B0B18">
        <w:t xml:space="preserve"> )</w:t>
      </w:r>
      <w:r w:rsidR="00D70882">
        <w:fldChar w:fldCharType="end"/>
      </w:r>
      <w:r w:rsidR="00FE410D">
        <w:t xml:space="preserve">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30565D" w14:paraId="6A5ED798" w14:textId="77777777" w:rsidTr="0030565D">
        <w:tc>
          <w:tcPr>
            <w:tcW w:w="9016" w:type="dxa"/>
          </w:tcPr>
          <w:p w14:paraId="2D8BC977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color w:val="0E00FF"/>
                <w:sz w:val="20"/>
                <w:szCs w:val="20"/>
                <w:lang w:val="en-US"/>
              </w:rPr>
              <w:t xml:space="preserve">function </w:t>
            </w: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>[y, e, w] = LMS(x ,d ,N, M, mu)</w:t>
            </w:r>
          </w:p>
          <w:p w14:paraId="66BCA801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LMS takes 5 parameters:</w:t>
            </w:r>
          </w:p>
          <w:p w14:paraId="6E861D08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  x:  Input signal</w:t>
            </w:r>
          </w:p>
          <w:p w14:paraId="2A14A09D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  d:  Desired signal</w:t>
            </w:r>
          </w:p>
          <w:p w14:paraId="74625F4E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  N:  Number of samples</w:t>
            </w:r>
          </w:p>
          <w:p w14:paraId="7CEF1CFB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  M:  Number of filter-taps</w:t>
            </w:r>
          </w:p>
          <w:p w14:paraId="7C37CDE1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  mu: Adaption stepsize</w:t>
            </w:r>
          </w:p>
          <w:p w14:paraId="03E224F5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</w:t>
            </w:r>
          </w:p>
          <w:p w14:paraId="15B073FE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And returns 3 vectors [y, e, w]</w:t>
            </w:r>
          </w:p>
          <w:p w14:paraId="2D5E9876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  y: Filtered signal</w:t>
            </w:r>
          </w:p>
          <w:p w14:paraId="210BC1C2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  e: Error signal</w:t>
            </w:r>
          </w:p>
          <w:p w14:paraId="5B14EF9D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  w: Filter-weights</w:t>
            </w:r>
          </w:p>
          <w:p w14:paraId="4D394675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</w:p>
          <w:p w14:paraId="2950C9FA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w = zeros(1,M);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Weights</w:t>
            </w:r>
          </w:p>
          <w:p w14:paraId="1B613CA3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y = zeros(1,N);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Filtreret signal</w:t>
            </w:r>
          </w:p>
          <w:p w14:paraId="7C5FF142" w14:textId="77777777" w:rsidR="0030565D" w:rsidRPr="00972481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972481">
              <w:rPr>
                <w:rFonts w:ascii="Consolas" w:eastAsia="Times New Roman" w:hAnsi="Consolas" w:cs="Times New Roman"/>
                <w:sz w:val="20"/>
                <w:szCs w:val="20"/>
              </w:rPr>
              <w:t xml:space="preserve">e = zeros(1,N); </w:t>
            </w:r>
            <w:r w:rsidRPr="00972481">
              <w:rPr>
                <w:rFonts w:ascii="Consolas" w:eastAsia="Times New Roman" w:hAnsi="Consolas" w:cs="Times New Roman"/>
                <w:color w:val="028009"/>
                <w:sz w:val="20"/>
                <w:szCs w:val="20"/>
              </w:rPr>
              <w:t>% error-signal</w:t>
            </w:r>
          </w:p>
          <w:p w14:paraId="07B76C16" w14:textId="77777777" w:rsidR="0030565D" w:rsidRPr="00972481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</w:rPr>
            </w:pPr>
            <w:r w:rsidRPr="00972481">
              <w:rPr>
                <w:rFonts w:ascii="Consolas" w:eastAsia="Times New Roman" w:hAnsi="Consolas" w:cs="Times New Roman"/>
                <w:sz w:val="20"/>
                <w:szCs w:val="20"/>
              </w:rPr>
              <w:t xml:space="preserve">    </w:t>
            </w:r>
            <w:r w:rsidRPr="00972481">
              <w:rPr>
                <w:rFonts w:ascii="Consolas" w:eastAsia="Times New Roman" w:hAnsi="Consolas" w:cs="Times New Roman"/>
                <w:color w:val="0E00FF"/>
                <w:sz w:val="20"/>
                <w:szCs w:val="20"/>
              </w:rPr>
              <w:t xml:space="preserve">for </w:t>
            </w:r>
            <w:r w:rsidRPr="00972481">
              <w:rPr>
                <w:rFonts w:ascii="Consolas" w:eastAsia="Times New Roman" w:hAnsi="Consolas" w:cs="Times New Roman"/>
                <w:sz w:val="20"/>
                <w:szCs w:val="20"/>
              </w:rPr>
              <w:t>n=1:N</w:t>
            </w:r>
          </w:p>
          <w:p w14:paraId="22BA4C41" w14:textId="77777777" w:rsidR="0030565D" w:rsidRPr="00972481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</w:rPr>
            </w:pPr>
          </w:p>
          <w:p w14:paraId="600C1F4C" w14:textId="77777777" w:rsidR="0030565D" w:rsidRPr="00972481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</w:rPr>
            </w:pPr>
            <w:r w:rsidRPr="00972481">
              <w:rPr>
                <w:rFonts w:ascii="Consolas" w:eastAsia="Times New Roman" w:hAnsi="Consolas" w:cs="Times New Roman"/>
                <w:sz w:val="20"/>
                <w:szCs w:val="20"/>
              </w:rPr>
              <w:t xml:space="preserve">        </w:t>
            </w:r>
            <w:r w:rsidRPr="00972481">
              <w:rPr>
                <w:rFonts w:ascii="Consolas" w:eastAsia="Times New Roman" w:hAnsi="Consolas" w:cs="Times New Roman"/>
                <w:color w:val="028009"/>
                <w:sz w:val="20"/>
                <w:szCs w:val="20"/>
              </w:rPr>
              <w:t>% Filtering</w:t>
            </w:r>
          </w:p>
          <w:p w14:paraId="4C197D9A" w14:textId="77777777" w:rsidR="0030565D" w:rsidRPr="00972481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</w:rPr>
            </w:pPr>
            <w:r w:rsidRPr="00972481">
              <w:rPr>
                <w:rFonts w:ascii="Consolas" w:eastAsia="Times New Roman" w:hAnsi="Consolas" w:cs="Times New Roman"/>
                <w:sz w:val="20"/>
                <w:szCs w:val="20"/>
              </w:rPr>
              <w:t xml:space="preserve">        </w:t>
            </w:r>
            <w:r w:rsidRPr="00972481">
              <w:rPr>
                <w:rFonts w:ascii="Consolas" w:eastAsia="Times New Roman" w:hAnsi="Consolas" w:cs="Times New Roman"/>
                <w:color w:val="0E00FF"/>
                <w:sz w:val="20"/>
                <w:szCs w:val="20"/>
              </w:rPr>
              <w:t xml:space="preserve">for </w:t>
            </w:r>
            <w:r w:rsidRPr="00972481">
              <w:rPr>
                <w:rFonts w:ascii="Consolas" w:eastAsia="Times New Roman" w:hAnsi="Consolas" w:cs="Times New Roman"/>
                <w:sz w:val="20"/>
                <w:szCs w:val="20"/>
              </w:rPr>
              <w:t>m=1:M</w:t>
            </w:r>
          </w:p>
          <w:p w14:paraId="08F4525E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972481">
              <w:rPr>
                <w:rFonts w:ascii="Consolas" w:eastAsia="Times New Roman" w:hAnsi="Consolas" w:cs="Times New Roman"/>
                <w:sz w:val="20"/>
                <w:szCs w:val="20"/>
              </w:rPr>
              <w:t xml:space="preserve">            </w:t>
            </w:r>
            <w:r w:rsidRPr="0030565D">
              <w:rPr>
                <w:rFonts w:ascii="Consolas" w:eastAsia="Times New Roman" w:hAnsi="Consolas" w:cs="Times New Roman"/>
                <w:color w:val="0E00FF"/>
                <w:sz w:val="20"/>
                <w:szCs w:val="20"/>
                <w:lang w:val="en-US"/>
              </w:rPr>
              <w:t xml:space="preserve">if </w:t>
            </w: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(n &gt; m) </w:t>
            </w:r>
          </w:p>
          <w:p w14:paraId="20089653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            y(n) = y(n) + w(m)*x(n-m+1);</w:t>
            </w:r>
          </w:p>
          <w:p w14:paraId="047BAE25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        </w:t>
            </w:r>
            <w:r w:rsidRPr="0030565D">
              <w:rPr>
                <w:rFonts w:ascii="Consolas" w:eastAsia="Times New Roman" w:hAnsi="Consolas" w:cs="Times New Roman"/>
                <w:color w:val="0E00FF"/>
                <w:sz w:val="20"/>
                <w:szCs w:val="20"/>
                <w:lang w:val="en-US"/>
              </w:rPr>
              <w:t>end</w:t>
            </w:r>
          </w:p>
          <w:p w14:paraId="17D47991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    </w:t>
            </w:r>
            <w:r w:rsidRPr="0030565D">
              <w:rPr>
                <w:rFonts w:ascii="Consolas" w:eastAsia="Times New Roman" w:hAnsi="Consolas" w:cs="Times New Roman"/>
                <w:color w:val="0E00FF"/>
                <w:sz w:val="20"/>
                <w:szCs w:val="20"/>
                <w:lang w:val="en-US"/>
              </w:rPr>
              <w:t>end</w:t>
            </w:r>
          </w:p>
          <w:p w14:paraId="4D486506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</w:p>
          <w:p w14:paraId="6D587D9B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Error calculation</w:t>
            </w:r>
          </w:p>
          <w:p w14:paraId="76D788C2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    e(n) = d(n) - y(n);</w:t>
            </w:r>
          </w:p>
          <w:p w14:paraId="45A67895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    </w:t>
            </w:r>
          </w:p>
          <w:p w14:paraId="1E6CBA95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Weight adaption</w:t>
            </w:r>
          </w:p>
          <w:p w14:paraId="4C3EA06C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    </w:t>
            </w:r>
            <w:r w:rsidRPr="0030565D">
              <w:rPr>
                <w:rFonts w:ascii="Consolas" w:eastAsia="Times New Roman" w:hAnsi="Consolas" w:cs="Times New Roman"/>
                <w:color w:val="0E00FF"/>
                <w:sz w:val="20"/>
                <w:szCs w:val="20"/>
                <w:lang w:val="en-US"/>
              </w:rPr>
              <w:t xml:space="preserve">for </w:t>
            </w: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>m=1:M</w:t>
            </w:r>
          </w:p>
          <w:p w14:paraId="199D3537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        </w:t>
            </w:r>
            <w:r w:rsidRPr="0030565D">
              <w:rPr>
                <w:rFonts w:ascii="Consolas" w:eastAsia="Times New Roman" w:hAnsi="Consolas" w:cs="Times New Roman"/>
                <w:color w:val="0E00FF"/>
                <w:sz w:val="20"/>
                <w:szCs w:val="20"/>
                <w:lang w:val="en-US"/>
              </w:rPr>
              <w:t xml:space="preserve">if </w:t>
            </w: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>(n &gt; m)</w:t>
            </w:r>
          </w:p>
          <w:p w14:paraId="3F0F3AA0" w14:textId="77777777" w:rsidR="0030565D" w:rsidRPr="00E949C5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de-DE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            </w:t>
            </w:r>
            <w:r w:rsidRPr="00E949C5">
              <w:rPr>
                <w:rFonts w:ascii="Consolas" w:eastAsia="Times New Roman" w:hAnsi="Consolas" w:cs="Times New Roman"/>
                <w:sz w:val="20"/>
                <w:szCs w:val="20"/>
                <w:lang w:val="de-DE"/>
              </w:rPr>
              <w:t xml:space="preserve">w(m) = w(m) + mu*e(n)*x(n-m); </w:t>
            </w:r>
          </w:p>
          <w:p w14:paraId="4648D614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E949C5">
              <w:rPr>
                <w:rFonts w:ascii="Consolas" w:eastAsia="Times New Roman" w:hAnsi="Consolas" w:cs="Times New Roman"/>
                <w:sz w:val="20"/>
                <w:szCs w:val="20"/>
                <w:lang w:val="de-DE"/>
              </w:rPr>
              <w:t xml:space="preserve">            </w:t>
            </w:r>
            <w:r w:rsidRPr="0030565D">
              <w:rPr>
                <w:rFonts w:ascii="Consolas" w:eastAsia="Times New Roman" w:hAnsi="Consolas" w:cs="Times New Roman"/>
                <w:color w:val="0E00FF"/>
                <w:sz w:val="20"/>
                <w:szCs w:val="20"/>
                <w:lang w:val="en-US"/>
              </w:rPr>
              <w:t>end</w:t>
            </w:r>
          </w:p>
          <w:p w14:paraId="7349A1D1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    </w:t>
            </w:r>
            <w:r w:rsidRPr="0030565D">
              <w:rPr>
                <w:rFonts w:ascii="Consolas" w:eastAsia="Times New Roman" w:hAnsi="Consolas" w:cs="Times New Roman"/>
                <w:color w:val="0E00FF"/>
                <w:sz w:val="20"/>
                <w:szCs w:val="20"/>
                <w:lang w:val="en-US"/>
              </w:rPr>
              <w:t>end</w:t>
            </w:r>
          </w:p>
          <w:p w14:paraId="6AD1C5FC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</w:p>
          <w:p w14:paraId="0CA54684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color w:val="0E00FF"/>
                <w:sz w:val="20"/>
                <w:szCs w:val="20"/>
                <w:lang w:val="en-US"/>
              </w:rPr>
              <w:t>end</w:t>
            </w:r>
          </w:p>
          <w:p w14:paraId="3B8EF412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</w:p>
          <w:p w14:paraId="76362044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color w:val="0E00FF"/>
                <w:sz w:val="20"/>
                <w:szCs w:val="20"/>
                <w:lang w:val="en-US"/>
              </w:rPr>
              <w:t>end</w:t>
            </w:r>
          </w:p>
          <w:p w14:paraId="28FC192F" w14:textId="77777777" w:rsidR="0030565D" w:rsidRDefault="0030565D" w:rsidP="001F7667">
            <w:pPr>
              <w:keepNext/>
            </w:pPr>
          </w:p>
        </w:tc>
      </w:tr>
    </w:tbl>
    <w:p w14:paraId="7B54DBFC" w14:textId="2337E07A" w:rsidR="00FC4149" w:rsidRPr="00FC4149" w:rsidRDefault="001F7667" w:rsidP="001F7667">
      <w:pPr>
        <w:pStyle w:val="Caption"/>
        <w:jc w:val="center"/>
      </w:pPr>
      <w:bookmarkStart w:id="18" w:name="_Ref101258281"/>
      <w:r>
        <w:t xml:space="preserve">Listing </w:t>
      </w:r>
      <w:fldSimple w:instr=" SEQ Listing \* ARABIC ">
        <w:r w:rsidR="0034098C">
          <w:rPr>
            <w:noProof/>
          </w:rPr>
          <w:t>1</w:t>
        </w:r>
      </w:fldSimple>
      <w:bookmarkEnd w:id="18"/>
      <w:r>
        <w:t xml:space="preserve"> - LMS-funktion i matlab</w:t>
      </w:r>
    </w:p>
    <w:p w14:paraId="5EF61B89" w14:textId="5FDE6DF8" w:rsidR="00F27097" w:rsidRPr="00F27097" w:rsidRDefault="00FA4E58" w:rsidP="00F27097">
      <w:r>
        <w:t>Formålet er som</w:t>
      </w:r>
      <w:r w:rsidR="00880A02">
        <w:t xml:space="preserve"> sagt genskabe </w:t>
      </w:r>
      <w:r w:rsidR="00DA3388">
        <w:t xml:space="preserve">den hvide støj med LMS-algoritmen, således at filter-vægtene </w:t>
      </w:r>
      <w:r w:rsidR="00136D1D">
        <w:t xml:space="preserve">simulerer </w:t>
      </w:r>
      <w:r w:rsidR="00B8730A">
        <w:t>det secondary path</w:t>
      </w:r>
      <w:r w:rsidR="00061004">
        <w:t>,</w:t>
      </w:r>
      <w:r w:rsidR="008F67AB">
        <w:t xml:space="preserve"> </w:t>
      </w:r>
      <m:oMath>
        <m:r>
          <w:rPr>
            <w:rFonts w:ascii="Cambria Math" w:hAnsi="Cambria Math"/>
          </w:rPr>
          <m:t>S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z</m:t>
            </m:r>
          </m:e>
        </m:d>
      </m:oMath>
      <w:r w:rsidR="00061004">
        <w:rPr>
          <w:rFonts w:eastAsiaTheme="minorEastAsia"/>
        </w:rPr>
        <w:t>,</w:t>
      </w:r>
      <w:r w:rsidR="008F67AB">
        <w:t xml:space="preserve"> og de</w:t>
      </w:r>
      <w:r w:rsidR="00B83C3A">
        <w:t>t</w:t>
      </w:r>
      <w:r w:rsidR="008F67AB">
        <w:t xml:space="preserve"> akustiske feedback</w:t>
      </w:r>
      <w:r w:rsidR="00B8730A">
        <w:t xml:space="preserve"> </w:t>
      </w:r>
      <w:r w:rsidR="00BA229A">
        <w:t>path</w:t>
      </w:r>
      <w:r w:rsidR="00061004">
        <w:t xml:space="preserve">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z</m:t>
            </m:r>
          </m:e>
        </m:d>
      </m:oMath>
      <w:r w:rsidR="003A77FC">
        <w:rPr>
          <w:rFonts w:eastAsiaTheme="minorEastAsia"/>
        </w:rPr>
        <w:t xml:space="preserve">. De to filtre som dannes kaldes </w:t>
      </w:r>
      <m:oMath>
        <m:acc>
          <m:accPr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S</m:t>
            </m:r>
          </m:e>
        </m:acc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z</m:t>
            </m:r>
          </m:e>
        </m:d>
      </m:oMath>
      <w:r w:rsidR="003A77FC">
        <w:rPr>
          <w:rFonts w:eastAsiaTheme="minorEastAsia"/>
        </w:rPr>
        <w:t xml:space="preserve"> og </w:t>
      </w:r>
      <m:oMath>
        <m:acc>
          <m:accPr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F</m:t>
            </m:r>
          </m:e>
        </m:acc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z</m:t>
            </m:r>
          </m:e>
        </m:d>
      </m:oMath>
      <w:r w:rsidR="003A77FC">
        <w:rPr>
          <w:rFonts w:eastAsiaTheme="minorEastAsia"/>
        </w:rPr>
        <w:t xml:space="preserve">. På </w:t>
      </w:r>
      <w:r w:rsidR="001A6E06">
        <w:rPr>
          <w:rFonts w:eastAsiaTheme="minorEastAsia"/>
        </w:rPr>
        <w:fldChar w:fldCharType="begin"/>
      </w:r>
      <w:r w:rsidR="001A6E06">
        <w:rPr>
          <w:rFonts w:eastAsiaTheme="minorEastAsia"/>
        </w:rPr>
        <w:instrText xml:space="preserve"> REF _Ref101260083 \h </w:instrText>
      </w:r>
      <w:r w:rsidR="001A6E06">
        <w:rPr>
          <w:rFonts w:eastAsiaTheme="minorEastAsia"/>
        </w:rPr>
      </w:r>
      <w:r w:rsidR="001A6E06">
        <w:rPr>
          <w:rFonts w:eastAsiaTheme="minorEastAsia"/>
        </w:rPr>
        <w:fldChar w:fldCharType="separate"/>
      </w:r>
      <w:r w:rsidR="0034098C">
        <w:t xml:space="preserve">Figur </w:t>
      </w:r>
      <w:r w:rsidR="0034098C">
        <w:rPr>
          <w:noProof/>
        </w:rPr>
        <w:t>7</w:t>
      </w:r>
      <w:r w:rsidR="001A6E06">
        <w:rPr>
          <w:rFonts w:eastAsiaTheme="minorEastAsia"/>
        </w:rPr>
        <w:fldChar w:fldCharType="end"/>
      </w:r>
      <w:r w:rsidR="001A6E06">
        <w:rPr>
          <w:rFonts w:eastAsiaTheme="minorEastAsia"/>
        </w:rPr>
        <w:t xml:space="preserve"> ses </w:t>
      </w:r>
      <w:r w:rsidR="00A70DC1">
        <w:rPr>
          <w:rFonts w:eastAsiaTheme="minorEastAsia"/>
        </w:rPr>
        <w:t>et plot af LMS-funktionen</w:t>
      </w:r>
      <w:r w:rsidR="00DC341B">
        <w:rPr>
          <w:rFonts w:eastAsiaTheme="minorEastAsia"/>
        </w:rPr>
        <w:t xml:space="preserve">s </w:t>
      </w:r>
      <w:r w:rsidR="00DA60AA">
        <w:rPr>
          <w:rFonts w:eastAsiaTheme="minorEastAsia"/>
        </w:rPr>
        <w:t xml:space="preserve">outputs, error-signalet og det filtrerede signal, </w:t>
      </w:r>
      <w:r w:rsidR="002D3976">
        <w:rPr>
          <w:rFonts w:eastAsiaTheme="minorEastAsia"/>
        </w:rPr>
        <w:t xml:space="preserve">sammen med input-signal. </w:t>
      </w:r>
      <w:r w:rsidR="00DB0BA0">
        <w:rPr>
          <w:rFonts w:eastAsiaTheme="minorEastAsia"/>
        </w:rPr>
        <w:t xml:space="preserve">Filteret har 20 taps og </w:t>
      </w:r>
      <w:r w:rsidR="00454F44">
        <w:rPr>
          <w:rFonts w:eastAsiaTheme="minorEastAsia"/>
        </w:rPr>
        <w:t>LMS benytter</w:t>
      </w:r>
      <w:r w:rsidR="00DB0BA0">
        <w:rPr>
          <w:rFonts w:eastAsiaTheme="minorEastAsia"/>
        </w:rPr>
        <w:t xml:space="preserve"> en </w:t>
      </w:r>
      <w:r w:rsidR="003031D1">
        <w:rPr>
          <w:rFonts w:eastAsiaTheme="minorEastAsia"/>
        </w:rPr>
        <w:t>stepstørrelse</w:t>
      </w:r>
      <w:r w:rsidR="00C42B58"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μ</m:t>
        </m:r>
      </m:oMath>
      <w:r w:rsidR="00C42B58">
        <w:rPr>
          <w:rFonts w:eastAsiaTheme="minorEastAsia"/>
        </w:rPr>
        <w:t>, på 0.00</w:t>
      </w:r>
      <w:r w:rsidR="009A03A6">
        <w:rPr>
          <w:rFonts w:eastAsiaTheme="minorEastAsia"/>
        </w:rPr>
        <w:t>2</w:t>
      </w:r>
      <w:r w:rsidR="00C15B64">
        <w:rPr>
          <w:rFonts w:eastAsiaTheme="minorEastAsia"/>
        </w:rPr>
        <w:t>.</w:t>
      </w:r>
    </w:p>
    <w:p w14:paraId="59010A81" w14:textId="77777777" w:rsidR="001A6E06" w:rsidRDefault="00187217" w:rsidP="001A6E06">
      <w:pPr>
        <w:keepNext/>
        <w:jc w:val="center"/>
      </w:pPr>
      <w:r w:rsidRPr="00392CB9">
        <w:rPr>
          <w:noProof/>
        </w:rPr>
        <w:drawing>
          <wp:inline distT="0" distB="0" distL="0" distR="0" wp14:anchorId="57B54933" wp14:editId="74E4144C">
            <wp:extent cx="5722620" cy="3124200"/>
            <wp:effectExtent l="0" t="0" r="0" b="0"/>
            <wp:docPr id="17" name="Billed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2620" cy="3124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FCD87F" w14:textId="09EBC4A2" w:rsidR="001A6E06" w:rsidRDefault="001A6E06" w:rsidP="001A6E06">
      <w:pPr>
        <w:pStyle w:val="Caption"/>
        <w:jc w:val="center"/>
      </w:pPr>
      <w:bookmarkStart w:id="19" w:name="_Ref101260083"/>
      <w:r>
        <w:t xml:space="preserve">Figur </w:t>
      </w:r>
      <w:fldSimple w:instr=" SEQ Figur \* ARABIC ">
        <w:r w:rsidR="0034098C">
          <w:rPr>
            <w:noProof/>
          </w:rPr>
          <w:t>7</w:t>
        </w:r>
      </w:fldSimple>
      <w:bookmarkEnd w:id="19"/>
      <w:r>
        <w:t xml:space="preserve"> - Plot af input-signal, filtrerede signal og error-signalet fra LMS til path-estimering</w:t>
      </w:r>
    </w:p>
    <w:p w14:paraId="56E592D1" w14:textId="55B1CB45" w:rsidR="00127F9C" w:rsidRPr="00127F9C" w:rsidRDefault="00127F9C" w:rsidP="00127F9C">
      <w:r>
        <w:t xml:space="preserve">Filtervægtene er plottet på </w:t>
      </w:r>
      <w:r w:rsidR="00826B13">
        <w:fldChar w:fldCharType="begin"/>
      </w:r>
      <w:r w:rsidR="00826B13">
        <w:instrText xml:space="preserve"> REF _Ref101261330 \h </w:instrText>
      </w:r>
      <w:r w:rsidR="00826B13">
        <w:fldChar w:fldCharType="separate"/>
      </w:r>
      <w:r w:rsidR="0034098C">
        <w:t xml:space="preserve">Figur </w:t>
      </w:r>
      <w:r w:rsidR="0034098C">
        <w:rPr>
          <w:noProof/>
        </w:rPr>
        <w:t>8</w:t>
      </w:r>
      <w:r w:rsidR="00826B13">
        <w:fldChar w:fldCharType="end"/>
      </w:r>
      <w:r w:rsidR="00826B13">
        <w:t xml:space="preserve"> og en frekvensrespons af filteret kan ses på </w:t>
      </w:r>
      <w:r w:rsidR="00826B13">
        <w:fldChar w:fldCharType="begin"/>
      </w:r>
      <w:r w:rsidR="00826B13">
        <w:instrText xml:space="preserve"> REF _Ref101261349 \h </w:instrText>
      </w:r>
      <w:r w:rsidR="00826B13">
        <w:fldChar w:fldCharType="separate"/>
      </w:r>
      <w:r w:rsidR="0034098C">
        <w:t xml:space="preserve">Figur </w:t>
      </w:r>
      <w:r w:rsidR="0034098C">
        <w:rPr>
          <w:noProof/>
        </w:rPr>
        <w:t>9</w:t>
      </w:r>
      <w:r w:rsidR="00826B13">
        <w:fldChar w:fldCharType="end"/>
      </w:r>
      <w:r w:rsidR="00826B13">
        <w:t xml:space="preserve">. </w:t>
      </w:r>
      <w:r w:rsidR="008E5844">
        <w:t>Denne estimering</w:t>
      </w:r>
      <w:r w:rsidR="00CE6978">
        <w:t>s-</w:t>
      </w:r>
      <w:r w:rsidR="000F6682">
        <w:t>metode</w:t>
      </w:r>
      <w:r w:rsidR="008E5844">
        <w:t xml:space="preserve"> af </w:t>
      </w:r>
      <w:r w:rsidR="00EB679E">
        <w:t>overføringskarakteristikkerne</w:t>
      </w:r>
      <w:r w:rsidR="001C282F">
        <w:t>,</w:t>
      </w:r>
      <w:r w:rsidR="00EB679E">
        <w:t xml:space="preserve"> </w: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S</m:t>
            </m:r>
          </m:e>
        </m:acc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z</m:t>
            </m:r>
          </m:e>
        </m:d>
      </m:oMath>
      <w:r w:rsidR="007A0208">
        <w:rPr>
          <w:rFonts w:eastAsiaTheme="minorEastAsia"/>
        </w:rPr>
        <w:t xml:space="preserve"> og </w:t>
      </w:r>
      <m:oMath>
        <m:acc>
          <m:accPr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F</m:t>
            </m:r>
          </m:e>
        </m:acc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z</m:t>
            </m:r>
          </m:e>
        </m:d>
      </m:oMath>
      <w:r w:rsidR="007A0208">
        <w:rPr>
          <w:rFonts w:eastAsiaTheme="minorEastAsia"/>
        </w:rPr>
        <w:t xml:space="preserve">, </w:t>
      </w:r>
      <w:r w:rsidR="00CE6978">
        <w:rPr>
          <w:rFonts w:eastAsiaTheme="minorEastAsia"/>
        </w:rPr>
        <w:t xml:space="preserve">er ens for </w:t>
      </w:r>
      <w:r w:rsidR="000F6682">
        <w:rPr>
          <w:rFonts w:eastAsiaTheme="minorEastAsia"/>
        </w:rPr>
        <w:t xml:space="preserve">begge, </w:t>
      </w:r>
      <w:r w:rsidR="00BE37A0">
        <w:rPr>
          <w:rFonts w:eastAsiaTheme="minorEastAsia"/>
        </w:rPr>
        <w:t xml:space="preserve">som vist på </w:t>
      </w:r>
      <w:r w:rsidR="00BE37A0">
        <w:rPr>
          <w:rFonts w:eastAsiaTheme="minorEastAsia"/>
        </w:rPr>
        <w:fldChar w:fldCharType="begin"/>
      </w:r>
      <w:r w:rsidR="00BE37A0">
        <w:rPr>
          <w:rFonts w:eastAsiaTheme="minorEastAsia"/>
        </w:rPr>
        <w:instrText xml:space="preserve"> REF _Ref101253777 \h </w:instrText>
      </w:r>
      <w:r w:rsidR="00BE37A0">
        <w:rPr>
          <w:rFonts w:eastAsiaTheme="minorEastAsia"/>
        </w:rPr>
      </w:r>
      <w:r w:rsidR="00BE37A0">
        <w:rPr>
          <w:rFonts w:eastAsiaTheme="minorEastAsia"/>
        </w:rPr>
        <w:fldChar w:fldCharType="separate"/>
      </w:r>
      <w:r w:rsidR="0034098C" w:rsidRPr="00392CB9">
        <w:t xml:space="preserve">Figur </w:t>
      </w:r>
      <w:r w:rsidR="0034098C">
        <w:rPr>
          <w:noProof/>
        </w:rPr>
        <w:t>5</w:t>
      </w:r>
      <w:r w:rsidR="00BE37A0">
        <w:rPr>
          <w:rFonts w:eastAsiaTheme="minorEastAsia"/>
        </w:rPr>
        <w:fldChar w:fldCharType="end"/>
      </w:r>
      <w:r w:rsidR="00FB14C2">
        <w:rPr>
          <w:rFonts w:eastAsiaTheme="minorEastAsia"/>
        </w:rPr>
        <w:t>.</w:t>
      </w:r>
    </w:p>
    <w:p w14:paraId="0302B997" w14:textId="77777777" w:rsidR="00EE18DD" w:rsidRDefault="00187217" w:rsidP="00EE18DD">
      <w:pPr>
        <w:keepNext/>
        <w:jc w:val="center"/>
      </w:pPr>
      <w:r w:rsidRPr="00392CB9">
        <w:rPr>
          <w:noProof/>
        </w:rPr>
        <w:drawing>
          <wp:inline distT="0" distB="0" distL="0" distR="0" wp14:anchorId="4DAFF173" wp14:editId="114015FF">
            <wp:extent cx="5722620" cy="3124200"/>
            <wp:effectExtent l="0" t="0" r="0" b="0"/>
            <wp:docPr id="18" name="Billed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2620" cy="3124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8CEC9C" w14:textId="7839CE54" w:rsidR="00E43DC0" w:rsidRPr="00392CB9" w:rsidRDefault="00EE18DD" w:rsidP="00EE18DD">
      <w:pPr>
        <w:pStyle w:val="Caption"/>
        <w:jc w:val="center"/>
      </w:pPr>
      <w:bookmarkStart w:id="20" w:name="_Ref101261330"/>
      <w:r>
        <w:t xml:space="preserve">Figur </w:t>
      </w:r>
      <w:fldSimple w:instr=" SEQ Figur \* ARABIC ">
        <w:r w:rsidR="0034098C">
          <w:rPr>
            <w:noProof/>
          </w:rPr>
          <w:t>8</w:t>
        </w:r>
      </w:fldSimple>
      <w:bookmarkEnd w:id="20"/>
      <w:r>
        <w:t xml:space="preserve"> - Filter-vægtene til path-estimeringen</w:t>
      </w:r>
    </w:p>
    <w:p w14:paraId="04D3EFC3" w14:textId="77777777" w:rsidR="00127F9C" w:rsidRDefault="00614D51" w:rsidP="00127F9C">
      <w:pPr>
        <w:keepNext/>
        <w:jc w:val="center"/>
      </w:pPr>
      <w:r>
        <w:rPr>
          <w:noProof/>
        </w:rPr>
        <w:drawing>
          <wp:inline distT="0" distB="0" distL="0" distR="0" wp14:anchorId="1608001A" wp14:editId="7EC5BBD2">
            <wp:extent cx="5720080" cy="1549400"/>
            <wp:effectExtent l="0" t="0" r="0" b="0"/>
            <wp:docPr id="14" name="Billed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0407"/>
                    <a:stretch/>
                  </pic:blipFill>
                  <pic:spPr bwMode="auto">
                    <a:xfrm>
                      <a:off x="0" y="0"/>
                      <a:ext cx="5720080" cy="1549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CE100C" w14:textId="5FA32654" w:rsidR="000606E1" w:rsidRPr="00E949C5" w:rsidRDefault="00127F9C" w:rsidP="00127F9C">
      <w:pPr>
        <w:pStyle w:val="Caption"/>
        <w:jc w:val="center"/>
        <w:rPr>
          <w:lang w:val="en-US"/>
        </w:rPr>
      </w:pPr>
      <w:bookmarkStart w:id="21" w:name="_Ref101261349"/>
      <w:r w:rsidRPr="00E949C5">
        <w:rPr>
          <w:lang w:val="en-US"/>
        </w:rPr>
        <w:t xml:space="preserve">Figur </w:t>
      </w:r>
      <w:r w:rsidR="00DD27B1">
        <w:fldChar w:fldCharType="begin"/>
      </w:r>
      <w:r w:rsidR="00DD27B1" w:rsidRPr="00E949C5">
        <w:rPr>
          <w:lang w:val="en-US"/>
        </w:rPr>
        <w:instrText xml:space="preserve"> SEQ Figur \* ARABIC </w:instrText>
      </w:r>
      <w:r w:rsidR="00DD27B1">
        <w:fldChar w:fldCharType="separate"/>
      </w:r>
      <w:r w:rsidR="0034098C" w:rsidRPr="00E949C5">
        <w:rPr>
          <w:noProof/>
          <w:lang w:val="en-US"/>
        </w:rPr>
        <w:t>9</w:t>
      </w:r>
      <w:r w:rsidR="00DD27B1">
        <w:rPr>
          <w:noProof/>
        </w:rPr>
        <w:fldChar w:fldCharType="end"/>
      </w:r>
      <w:bookmarkEnd w:id="21"/>
      <w:r w:rsidRPr="00E949C5">
        <w:rPr>
          <w:lang w:val="en-US"/>
        </w:rPr>
        <w:t xml:space="preserve"> - Frekvensrespons af path-estimerings filter</w:t>
      </w:r>
    </w:p>
    <w:p w14:paraId="40838CB9" w14:textId="786797D4" w:rsidR="00422CA4" w:rsidRPr="00E949C5" w:rsidRDefault="00422CA4">
      <w:pPr>
        <w:jc w:val="left"/>
        <w:rPr>
          <w:lang w:val="en-US"/>
        </w:rPr>
      </w:pPr>
      <w:r w:rsidRPr="00E949C5">
        <w:rPr>
          <w:lang w:val="en-US"/>
        </w:rPr>
        <w:br w:type="page"/>
      </w:r>
    </w:p>
    <w:p w14:paraId="21C6AF46" w14:textId="0BEBA272" w:rsidR="00806CCD" w:rsidRPr="00E949C5" w:rsidRDefault="006F6CEE" w:rsidP="00806CCD">
      <w:pPr>
        <w:pStyle w:val="Heading2"/>
        <w:rPr>
          <w:lang w:val="en-US"/>
        </w:rPr>
      </w:pPr>
      <w:bookmarkStart w:id="22" w:name="_Toc101261738"/>
      <w:r w:rsidRPr="00E949C5">
        <w:rPr>
          <w:lang w:val="en-US"/>
        </w:rPr>
        <w:t xml:space="preserve">4.2 </w:t>
      </w:r>
      <w:r w:rsidR="00CB0DF2" w:rsidRPr="00E949C5">
        <w:rPr>
          <w:lang w:val="en-US"/>
        </w:rPr>
        <w:t>ANC</w:t>
      </w:r>
      <w:r w:rsidR="00742DC5" w:rsidRPr="00E949C5">
        <w:rPr>
          <w:lang w:val="en-US"/>
        </w:rPr>
        <w:t xml:space="preserve"> – Primary path estimation</w:t>
      </w:r>
      <w:bookmarkEnd w:id="22"/>
    </w:p>
    <w:p w14:paraId="133877F4" w14:textId="636729C0" w:rsidR="00806CCD" w:rsidRPr="00392CB9" w:rsidRDefault="00562FE6" w:rsidP="00806CCD">
      <w:r w:rsidRPr="00392CB9">
        <w:t xml:space="preserve">På </w:t>
      </w:r>
      <w:r w:rsidRPr="00392CB9">
        <w:fldChar w:fldCharType="begin"/>
      </w:r>
      <w:r w:rsidRPr="00392CB9">
        <w:instrText xml:space="preserve"> REF _Ref101252409 \h </w:instrText>
      </w:r>
      <w:r w:rsidRPr="00392CB9">
        <w:fldChar w:fldCharType="separate"/>
      </w:r>
      <w:r w:rsidR="0034098C" w:rsidRPr="00392CB9">
        <w:t xml:space="preserve">Figur </w:t>
      </w:r>
      <w:r w:rsidR="0034098C">
        <w:rPr>
          <w:noProof/>
        </w:rPr>
        <w:t>10</w:t>
      </w:r>
      <w:r w:rsidRPr="00392CB9">
        <w:fldChar w:fldCharType="end"/>
      </w:r>
      <w:r w:rsidRPr="00392CB9">
        <w:t xml:space="preserve"> </w:t>
      </w:r>
      <w:r w:rsidR="00E40D26" w:rsidRPr="00392CB9">
        <w:t xml:space="preserve">ses et </w:t>
      </w:r>
      <w:r w:rsidR="00EA508F" w:rsidRPr="00392CB9">
        <w:t xml:space="preserve">genereret </w:t>
      </w:r>
      <w:r w:rsidR="006F6371" w:rsidRPr="00392CB9">
        <w:t>støjsignal</w:t>
      </w:r>
      <w:r w:rsidR="00FA2F3F" w:rsidRPr="00392CB9">
        <w:t xml:space="preserve">. Signalet </w:t>
      </w:r>
      <w:r w:rsidR="00FB2583">
        <w:t>b</w:t>
      </w:r>
      <w:r w:rsidR="00E974C2" w:rsidRPr="00392CB9">
        <w:t>estår af nogle 50 Hz, 100 Hz, 150 Hz og 250 Hz</w:t>
      </w:r>
      <w:r w:rsidR="008E7750" w:rsidRPr="00392CB9">
        <w:t xml:space="preserve"> sinuskomponenter</w:t>
      </w:r>
      <w:r w:rsidR="008278AB" w:rsidRPr="00392CB9">
        <w:t xml:space="preserve">, som også fremgår af den </w:t>
      </w:r>
      <w:r w:rsidR="007F4833" w:rsidRPr="00392CB9">
        <w:t xml:space="preserve">nederste </w:t>
      </w:r>
      <w:r w:rsidR="00CB5E1F" w:rsidRPr="00392CB9">
        <w:t>del af</w:t>
      </w:r>
      <w:r w:rsidR="009F6D38">
        <w:t xml:space="preserve"> </w:t>
      </w:r>
      <w:r w:rsidR="009F6D38">
        <w:fldChar w:fldCharType="begin"/>
      </w:r>
      <w:r w:rsidR="009F6D38">
        <w:instrText xml:space="preserve"> REF _Ref101253451 \h </w:instrText>
      </w:r>
      <w:r w:rsidR="009F6D38">
        <w:fldChar w:fldCharType="separate"/>
      </w:r>
      <w:r w:rsidR="0034098C" w:rsidRPr="00392CB9">
        <w:t xml:space="preserve">Figur </w:t>
      </w:r>
      <w:r w:rsidR="0034098C">
        <w:rPr>
          <w:noProof/>
        </w:rPr>
        <w:t>6</w:t>
      </w:r>
      <w:r w:rsidR="009F6D38">
        <w:fldChar w:fldCharType="end"/>
      </w:r>
      <w:r w:rsidR="00396A53" w:rsidRPr="00392CB9">
        <w:t>.</w:t>
      </w:r>
      <w:r w:rsidR="000C5DD6" w:rsidRPr="00392CB9">
        <w:t xml:space="preserve"> </w:t>
      </w:r>
    </w:p>
    <w:p w14:paraId="7A55DE95" w14:textId="77777777" w:rsidR="00D3506B" w:rsidRPr="00392CB9" w:rsidRDefault="00187217" w:rsidP="00D3506B">
      <w:pPr>
        <w:pStyle w:val="Kode"/>
        <w:keepNext/>
        <w:jc w:val="center"/>
      </w:pPr>
      <w:r w:rsidRPr="00392CB9">
        <w:rPr>
          <w:noProof/>
        </w:rPr>
        <w:drawing>
          <wp:inline distT="0" distB="0" distL="0" distR="0" wp14:anchorId="4FDA01C9" wp14:editId="528EB2DF">
            <wp:extent cx="5606980" cy="3061068"/>
            <wp:effectExtent l="0" t="0" r="0" b="6350"/>
            <wp:docPr id="19" name="Billed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82738" cy="31024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9E2A93" w14:textId="19BF843D" w:rsidR="00A4521C" w:rsidRDefault="00D3506B" w:rsidP="0011712B">
      <w:pPr>
        <w:pStyle w:val="Caption"/>
        <w:jc w:val="center"/>
      </w:pPr>
      <w:bookmarkStart w:id="23" w:name="_Ref101252409"/>
      <w:r w:rsidRPr="00392CB9">
        <w:t xml:space="preserve">Figur </w:t>
      </w:r>
      <w:fldSimple w:instr=" SEQ Figur \* ARABIC ">
        <w:r w:rsidR="0034098C">
          <w:rPr>
            <w:noProof/>
          </w:rPr>
          <w:t>10</w:t>
        </w:r>
      </w:fldSimple>
      <w:bookmarkEnd w:id="23"/>
      <w:r w:rsidRPr="00392CB9">
        <w:t xml:space="preserve"> - </w:t>
      </w:r>
      <w:r w:rsidR="00562908" w:rsidRPr="00392CB9">
        <w:t>Testsignal som består af 50 Hz, 100 Hz</w:t>
      </w:r>
      <w:r w:rsidR="00815DB7" w:rsidRPr="00392CB9">
        <w:t>, 150 Hz og 250 Hz sinuskurver.</w:t>
      </w:r>
    </w:p>
    <w:p w14:paraId="2CAEF3E6" w14:textId="36AB0DC1" w:rsidR="00414C50" w:rsidRPr="00414C50" w:rsidRDefault="001D36CB" w:rsidP="00414C50">
      <w:r>
        <w:t xml:space="preserve">På </w:t>
      </w:r>
      <w:r w:rsidR="00813E40">
        <w:fldChar w:fldCharType="begin"/>
      </w:r>
      <w:r w:rsidR="00813E40">
        <w:instrText xml:space="preserve"> REF _Ref101255781 \h </w:instrText>
      </w:r>
      <w:r w:rsidR="00813E40">
        <w:fldChar w:fldCharType="separate"/>
      </w:r>
      <w:r w:rsidR="0034098C">
        <w:t xml:space="preserve">Listing </w:t>
      </w:r>
      <w:r w:rsidR="0034098C">
        <w:rPr>
          <w:noProof/>
        </w:rPr>
        <w:t>2</w:t>
      </w:r>
      <w:r w:rsidR="00813E40">
        <w:fldChar w:fldCharType="end"/>
      </w:r>
      <w:r w:rsidR="00813E40">
        <w:t xml:space="preserve"> ses koden</w:t>
      </w:r>
      <w:r w:rsidR="002D5D47">
        <w:t xml:space="preserve">, der bliver brugt til at </w:t>
      </w:r>
      <w:r w:rsidR="008C3FFF">
        <w:t>lave testsignalet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016"/>
      </w:tblGrid>
      <w:tr w:rsidR="00444148" w14:paraId="38C4D299" w14:textId="77777777" w:rsidTr="00444148">
        <w:trPr>
          <w:jc w:val="center"/>
        </w:trPr>
        <w:tc>
          <w:tcPr>
            <w:tcW w:w="9016" w:type="dxa"/>
          </w:tcPr>
          <w:p w14:paraId="47DAF628" w14:textId="16F976B1" w:rsidR="00444148" w:rsidRPr="00E949C5" w:rsidRDefault="00444148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sz w:val="24"/>
                <w:szCs w:val="24"/>
                <w:lang w:val="en-US"/>
              </w:rPr>
            </w:pPr>
            <w:r w:rsidRPr="00E949C5">
              <w:rPr>
                <w:rFonts w:ascii="Courier New" w:hAnsi="Courier New" w:cs="Courier New"/>
                <w:color w:val="028009"/>
                <w:sz w:val="20"/>
                <w:szCs w:val="20"/>
                <w:lang w:val="en-US"/>
              </w:rPr>
              <w:t>%% ANC: St</w:t>
            </w:r>
            <w:r w:rsidR="0033290F">
              <w:rPr>
                <w:rFonts w:ascii="Courier New" w:hAnsi="Courier New" w:cs="Courier New"/>
                <w:color w:val="028009"/>
                <w:sz w:val="20"/>
                <w:szCs w:val="20"/>
                <w:lang w:val="en-US"/>
              </w:rPr>
              <w:t>ø</w:t>
            </w:r>
            <w:r w:rsidRPr="00E949C5">
              <w:rPr>
                <w:rFonts w:ascii="Courier New" w:hAnsi="Courier New" w:cs="Courier New"/>
                <w:color w:val="028009"/>
                <w:sz w:val="20"/>
                <w:szCs w:val="20"/>
                <w:lang w:val="en-US"/>
              </w:rPr>
              <w:t>jsignalet</w:t>
            </w:r>
          </w:p>
          <w:p w14:paraId="362231F3" w14:textId="77777777" w:rsidR="00444148" w:rsidRPr="00E949C5" w:rsidRDefault="00444148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sz w:val="24"/>
                <w:szCs w:val="24"/>
                <w:lang w:val="en-US"/>
              </w:rPr>
            </w:pPr>
            <w:r w:rsidRPr="00E949C5">
              <w:rPr>
                <w:rFonts w:ascii="Courier New" w:hAnsi="Courier New" w:cs="Courier New"/>
                <w:color w:val="028009"/>
                <w:sz w:val="20"/>
                <w:szCs w:val="20"/>
                <w:lang w:val="en-US"/>
              </w:rPr>
              <w:t xml:space="preserve"> </w:t>
            </w:r>
          </w:p>
          <w:p w14:paraId="58E313D0" w14:textId="08200600" w:rsidR="00444148" w:rsidRPr="00E949C5" w:rsidRDefault="00444148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sz w:val="24"/>
                <w:szCs w:val="24"/>
                <w:lang w:val="en-US"/>
              </w:rPr>
            </w:pPr>
            <w:r w:rsidRPr="00E949C5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A </w:t>
            </w:r>
            <w:r w:rsidR="00B825AB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   </w:t>
            </w:r>
            <w:r w:rsidRPr="00E949C5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= [1, 3, 0.5, 0.2, 2];</w:t>
            </w:r>
          </w:p>
          <w:p w14:paraId="1A7BF8EB" w14:textId="4F92EEE3" w:rsidR="00444148" w:rsidRPr="00E949C5" w:rsidRDefault="00444148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sz w:val="24"/>
                <w:szCs w:val="24"/>
                <w:lang w:val="en-US"/>
              </w:rPr>
            </w:pPr>
            <w:r w:rsidRPr="00E949C5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N_A </w:t>
            </w:r>
            <w:r w:rsidR="00B825AB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 </w:t>
            </w:r>
            <w:r w:rsidRPr="00E949C5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= length(A);</w:t>
            </w:r>
          </w:p>
          <w:p w14:paraId="2109077F" w14:textId="021D0748" w:rsidR="00444148" w:rsidRPr="00E949C5" w:rsidRDefault="00444148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sz w:val="24"/>
                <w:szCs w:val="24"/>
                <w:lang w:val="en-US"/>
              </w:rPr>
            </w:pPr>
            <w:r w:rsidRPr="00E949C5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f0 </w:t>
            </w:r>
            <w:r w:rsidR="00B825AB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  </w:t>
            </w:r>
            <w:r w:rsidRPr="00E949C5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= 100;</w:t>
            </w:r>
          </w:p>
          <w:p w14:paraId="7271487C" w14:textId="405BF313" w:rsidR="00444148" w:rsidRPr="00E949C5" w:rsidRDefault="00444148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sz w:val="24"/>
                <w:szCs w:val="24"/>
                <w:lang w:val="en-US"/>
              </w:rPr>
            </w:pPr>
            <w:r w:rsidRPr="00E949C5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n_A </w:t>
            </w:r>
            <w:r w:rsidR="00B825AB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 </w:t>
            </w:r>
            <w:r w:rsidRPr="00E949C5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= 1:N_A;</w:t>
            </w:r>
          </w:p>
          <w:p w14:paraId="7EF6A378" w14:textId="6AB02A30" w:rsidR="00444148" w:rsidRPr="00E949C5" w:rsidRDefault="00444148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sz w:val="24"/>
                <w:szCs w:val="24"/>
                <w:lang w:val="en-US"/>
              </w:rPr>
            </w:pPr>
            <w:r w:rsidRPr="00E949C5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f </w:t>
            </w:r>
            <w:r w:rsidR="00B825AB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   </w:t>
            </w:r>
            <w:r w:rsidRPr="00E949C5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= f0*n_A;</w:t>
            </w:r>
          </w:p>
          <w:p w14:paraId="56EA3E7C" w14:textId="77777777" w:rsidR="00444148" w:rsidRPr="00E949C5" w:rsidRDefault="00444148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sz w:val="24"/>
                <w:szCs w:val="24"/>
                <w:lang w:val="en-US"/>
              </w:rPr>
            </w:pPr>
            <w:r w:rsidRPr="00E949C5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phase = rand(1,N_A); </w:t>
            </w:r>
            <w:r w:rsidRPr="00E949C5">
              <w:rPr>
                <w:rFonts w:ascii="Courier New" w:hAnsi="Courier New" w:cs="Courier New"/>
                <w:color w:val="028009"/>
                <w:sz w:val="20"/>
                <w:szCs w:val="20"/>
                <w:lang w:val="en-US"/>
              </w:rPr>
              <w:t>% Random initial phase</w:t>
            </w:r>
          </w:p>
          <w:p w14:paraId="736BF9AE" w14:textId="75821930" w:rsidR="00444148" w:rsidRPr="00E949C5" w:rsidRDefault="00444148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 w:rsidRPr="00E949C5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t </w:t>
            </w:r>
            <w:r w:rsidR="00B825AB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    </w:t>
            </w:r>
            <w:r w:rsidRPr="00E949C5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= [0:N-1]/fs;</w:t>
            </w:r>
          </w:p>
          <w:p w14:paraId="52FA9A81" w14:textId="77777777" w:rsidR="00474F3C" w:rsidRPr="00E949C5" w:rsidRDefault="00474F3C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sz w:val="24"/>
                <w:szCs w:val="24"/>
                <w:lang w:val="en-US"/>
              </w:rPr>
            </w:pPr>
          </w:p>
          <w:p w14:paraId="7F27CF2F" w14:textId="77777777" w:rsidR="00444148" w:rsidRPr="00E949C5" w:rsidRDefault="00444148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 w:rsidRPr="00E949C5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x_noise = A(1)*cos(2*pi*t*f(1)+phase(1)) </w:t>
            </w:r>
          </w:p>
          <w:p w14:paraId="301D7DA0" w14:textId="77777777" w:rsidR="00E46B23" w:rsidRDefault="00444148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          </w:t>
            </w:r>
            <w:r w:rsidRPr="00E949C5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+ A(2)*cos(2*pi*t*f(2)+phase(2)) 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             </w:t>
            </w:r>
          </w:p>
          <w:p w14:paraId="058EA23F" w14:textId="4461FB5D" w:rsidR="00D44581" w:rsidRPr="00E949C5" w:rsidRDefault="00E46B23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          </w:t>
            </w:r>
            <w:r w:rsidR="00444148" w:rsidRPr="00E949C5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+</w:t>
            </w:r>
            <w:r w:rsidR="001838D2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 </w:t>
            </w:r>
            <w:r w:rsidR="00444148" w:rsidRPr="00E949C5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A(3)*cos(2*pi*t*f(3)+phase(3)) </w:t>
            </w:r>
          </w:p>
          <w:p w14:paraId="2A1551B1" w14:textId="7EECFEF6" w:rsidR="00D44581" w:rsidRPr="00E949C5" w:rsidRDefault="00E46B23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          </w:t>
            </w:r>
            <w:r w:rsidR="00444148" w:rsidRPr="00E949C5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+ A(4)*cos(2*pi*t*f(4)+phase(4)) </w:t>
            </w:r>
          </w:p>
          <w:p w14:paraId="2DFA230E" w14:textId="42164132" w:rsidR="00444148" w:rsidRPr="00E949C5" w:rsidRDefault="00E46B23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          </w:t>
            </w:r>
            <w:r w:rsidR="00444148" w:rsidRPr="00E949C5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+ A(5)*cos(2*pi*t*f(5)+phase(5));</w:t>
            </w:r>
          </w:p>
          <w:p w14:paraId="6ABBB988" w14:textId="77777777" w:rsidR="00474F3C" w:rsidRPr="00E949C5" w:rsidRDefault="00474F3C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  <w:p w14:paraId="4E088AE2" w14:textId="62B3EC6E" w:rsidR="00444148" w:rsidRPr="00E46B23" w:rsidRDefault="00444148" w:rsidP="00E75B8A">
            <w:pPr>
              <w:keepNext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sz w:val="24"/>
                <w:szCs w:val="24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</w:rPr>
              <w:t>X_noise = fft(x_noise, N);</w:t>
            </w:r>
          </w:p>
        </w:tc>
      </w:tr>
    </w:tbl>
    <w:p w14:paraId="31AF4BE2" w14:textId="12A71EE7" w:rsidR="00444148" w:rsidRPr="00444148" w:rsidRDefault="00E75B8A" w:rsidP="00E75B8A">
      <w:pPr>
        <w:pStyle w:val="Caption"/>
        <w:jc w:val="center"/>
      </w:pPr>
      <w:bookmarkStart w:id="24" w:name="_Ref101255781"/>
      <w:r>
        <w:t xml:space="preserve">Listing </w:t>
      </w:r>
      <w:fldSimple w:instr=" SEQ Listing \* ARABIC ">
        <w:r w:rsidR="0034098C">
          <w:rPr>
            <w:noProof/>
          </w:rPr>
          <w:t>2</w:t>
        </w:r>
      </w:fldSimple>
      <w:bookmarkEnd w:id="24"/>
      <w:r>
        <w:t xml:space="preserve"> - </w:t>
      </w:r>
      <w:r w:rsidR="00105EB5">
        <w:t>Matlab-kode til generering</w:t>
      </w:r>
      <w:r w:rsidR="00C0267E">
        <w:t xml:space="preserve"> af støjsignal</w:t>
      </w:r>
    </w:p>
    <w:p w14:paraId="719844CA" w14:textId="55EC4194" w:rsidR="005967C1" w:rsidRDefault="000042E1" w:rsidP="005E0A7C">
      <w:pPr>
        <w:rPr>
          <w:rFonts w:eastAsiaTheme="minorEastAsia"/>
        </w:rPr>
      </w:pPr>
      <w:r>
        <w:t xml:space="preserve">På </w:t>
      </w:r>
      <w:r>
        <w:fldChar w:fldCharType="begin"/>
      </w:r>
      <w:r>
        <w:instrText xml:space="preserve"> REF _Ref101253854 \h </w:instrText>
      </w:r>
      <w:r>
        <w:fldChar w:fldCharType="separate"/>
      </w:r>
      <w:r w:rsidR="0034098C" w:rsidRPr="00C13905">
        <w:t xml:space="preserve">Figur </w:t>
      </w:r>
      <w:r w:rsidR="0034098C">
        <w:rPr>
          <w:noProof/>
        </w:rPr>
        <w:t>11</w:t>
      </w:r>
      <w:r>
        <w:fldChar w:fldCharType="end"/>
      </w:r>
      <w:r>
        <w:t xml:space="preserve"> ses</w:t>
      </w:r>
      <w:r w:rsidR="0048021D">
        <w:t xml:space="preserve"> </w:t>
      </w:r>
      <w:r w:rsidR="00CB437D">
        <w:t>inputsignalet x(n), det filt</w:t>
      </w:r>
      <w:r w:rsidR="00830F4A">
        <w:t>rer</w:t>
      </w:r>
      <w:r w:rsidR="00CB437D">
        <w:t>et signal y(n) og den samlet fejl e(n).</w:t>
      </w:r>
      <w:r w:rsidR="00830F4A">
        <w:t xml:space="preserve"> Formålet </w:t>
      </w:r>
      <w:r w:rsidR="00551F8C">
        <w:t xml:space="preserve">er at estimeret y(n) til at være </w:t>
      </w:r>
      <w:r w:rsidR="002A5D28">
        <w:t>-</w:t>
      </w:r>
      <w:r w:rsidR="00551F8C">
        <w:t xml:space="preserve">x(n), således at e(n) </w:t>
      </w:r>
      <m:oMath>
        <m:r>
          <w:rPr>
            <w:rFonts w:ascii="Cambria Math" w:hAnsi="Cambria Math"/>
          </w:rPr>
          <m:t>≈</m:t>
        </m:r>
      </m:oMath>
      <w:r w:rsidR="004D65D2">
        <w:rPr>
          <w:rFonts w:eastAsiaTheme="minorEastAsia"/>
        </w:rPr>
        <w:t xml:space="preserve"> </w:t>
      </w:r>
      <w:r w:rsidR="00551F8C">
        <w:rPr>
          <w:rFonts w:eastAsiaTheme="minorEastAsia"/>
        </w:rPr>
        <w:t>0.</w:t>
      </w:r>
      <w:r w:rsidR="004D65D2">
        <w:rPr>
          <w:rFonts w:eastAsiaTheme="minorEastAsia"/>
        </w:rPr>
        <w:t xml:space="preserve"> </w:t>
      </w:r>
    </w:p>
    <w:p w14:paraId="36B67797" w14:textId="5A5CA22E" w:rsidR="006D0EDA" w:rsidRPr="006D0EDA" w:rsidRDefault="005967C1" w:rsidP="005E0A7C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e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n</m:t>
              </m:r>
            </m:e>
          </m:d>
          <m:r>
            <w:rPr>
              <w:rFonts w:ascii="Cambria Math" w:eastAsiaTheme="minorEastAsia" w:hAnsi="Cambria Math"/>
            </w:rPr>
            <m:t>=-x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n</m:t>
              </m:r>
            </m:e>
          </m:d>
          <m:r>
            <w:rPr>
              <w:rFonts w:ascii="Cambria Math" w:eastAsiaTheme="minorEastAsia" w:hAnsi="Cambria Math"/>
            </w:rPr>
            <m:t>-y(n)</m:t>
          </m:r>
        </m:oMath>
      </m:oMathPara>
    </w:p>
    <w:p w14:paraId="50EB6A48" w14:textId="3891E07C" w:rsidR="00CF1342" w:rsidRDefault="00443F78" w:rsidP="00CD30FD">
      <w:pPr>
        <w:rPr>
          <w:rFonts w:eastAsiaTheme="minorEastAsia"/>
        </w:rPr>
      </w:pPr>
      <w:r>
        <w:rPr>
          <w:rFonts w:eastAsiaTheme="minorEastAsia"/>
        </w:rPr>
        <w:t>Ved at få y(n) til at være -x(n), vil</w:t>
      </w:r>
      <w:r w:rsidR="0045667F">
        <w:rPr>
          <w:rFonts w:eastAsiaTheme="minorEastAsia"/>
        </w:rPr>
        <w:t xml:space="preserve"> signalerne lave destruktiv interferens</w:t>
      </w:r>
      <w:r w:rsidR="0085239A">
        <w:rPr>
          <w:rFonts w:eastAsiaTheme="minorEastAsia"/>
        </w:rPr>
        <w:t>.</w:t>
      </w:r>
      <w:r w:rsidR="00721466">
        <w:rPr>
          <w:rFonts w:eastAsiaTheme="minorEastAsia"/>
        </w:rPr>
        <w:t xml:space="preserve"> </w:t>
      </w:r>
      <w:r w:rsidR="00526B50">
        <w:rPr>
          <w:rFonts w:eastAsiaTheme="minorEastAsia"/>
        </w:rPr>
        <w:t xml:space="preserve">LMS-filteret som ses på </w:t>
      </w:r>
      <w:r w:rsidR="0031697F">
        <w:rPr>
          <w:rFonts w:eastAsiaTheme="minorEastAsia"/>
        </w:rPr>
        <w:fldChar w:fldCharType="begin"/>
      </w:r>
      <w:r w:rsidR="0031697F">
        <w:rPr>
          <w:rFonts w:eastAsiaTheme="minorEastAsia"/>
        </w:rPr>
        <w:instrText xml:space="preserve"> REF _Ref101253854 \h </w:instrText>
      </w:r>
      <w:r w:rsidR="0031697F">
        <w:rPr>
          <w:rFonts w:eastAsiaTheme="minorEastAsia"/>
        </w:rPr>
      </w:r>
      <w:r w:rsidR="0031697F">
        <w:rPr>
          <w:rFonts w:eastAsiaTheme="minorEastAsia"/>
        </w:rPr>
        <w:fldChar w:fldCharType="separate"/>
      </w:r>
      <w:r w:rsidR="0034098C" w:rsidRPr="00C13905">
        <w:t xml:space="preserve">Figur </w:t>
      </w:r>
      <w:r w:rsidR="0034098C">
        <w:rPr>
          <w:noProof/>
        </w:rPr>
        <w:t>11</w:t>
      </w:r>
      <w:r w:rsidR="0031697F">
        <w:rPr>
          <w:rFonts w:eastAsiaTheme="minorEastAsia"/>
        </w:rPr>
        <w:fldChar w:fldCharType="end"/>
      </w:r>
      <w:r w:rsidR="00526B50">
        <w:rPr>
          <w:rFonts w:eastAsiaTheme="minorEastAsia"/>
        </w:rPr>
        <w:t xml:space="preserve">, bruger følgende </w:t>
      </w:r>
      <w:r w:rsidR="0031697F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m</m:t>
            </m:r>
          </m:e>
          <m:sub>
            <m:r>
              <w:rPr>
                <w:rFonts w:ascii="Cambria Math" w:eastAsiaTheme="minorEastAsia" w:hAnsi="Cambria Math"/>
              </w:rPr>
              <m:t>filtertaps</m:t>
            </m:r>
          </m:sub>
        </m:sSub>
      </m:oMath>
      <w:r w:rsidR="00C27A2F">
        <w:rPr>
          <w:rFonts w:eastAsiaTheme="minorEastAsia"/>
        </w:rPr>
        <w:t xml:space="preserve"> og en </w:t>
      </w:r>
      <m:oMath>
        <m:r>
          <w:rPr>
            <w:rFonts w:ascii="Cambria Math" w:eastAsiaTheme="minorEastAsia" w:hAnsi="Cambria Math"/>
          </w:rPr>
          <m:t>μ</m:t>
        </m:r>
      </m:oMath>
      <w:r w:rsidR="00A907B7">
        <w:rPr>
          <w:rFonts w:eastAsiaTheme="minorEastAsia"/>
        </w:rPr>
        <w:t>:</w:t>
      </w:r>
    </w:p>
    <w:p w14:paraId="63ED9875" w14:textId="7DBD8164" w:rsidR="00CF1342" w:rsidRDefault="00DD27B1" w:rsidP="00CD30FD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m</m:t>
              </m:r>
            </m:e>
            <m:sub>
              <m:r>
                <w:rPr>
                  <w:rFonts w:ascii="Cambria Math" w:eastAsiaTheme="minorEastAsia" w:hAnsi="Cambria Math"/>
                </w:rPr>
                <m:t>filtertaps</m:t>
              </m:r>
            </m:sub>
          </m:sSub>
          <m:r>
            <w:rPr>
              <w:rFonts w:ascii="Cambria Math" w:eastAsiaTheme="minorEastAsia" w:hAnsi="Cambria Math"/>
            </w:rPr>
            <m:t>=50        μ=0.001</m:t>
          </m:r>
        </m:oMath>
      </m:oMathPara>
    </w:p>
    <w:p w14:paraId="22A9EFD8" w14:textId="321B08E5" w:rsidR="00743364" w:rsidRDefault="00F43D05" w:rsidP="00CD30FD">
      <w:pPr>
        <w:rPr>
          <w:rFonts w:eastAsiaTheme="minorEastAsia"/>
        </w:rPr>
      </w:pPr>
      <w:r>
        <w:rPr>
          <w:rFonts w:eastAsiaTheme="minorEastAsia"/>
        </w:rPr>
        <w:t xml:space="preserve">På </w:t>
      </w:r>
      <w:r w:rsidR="00FD220F">
        <w:rPr>
          <w:rFonts w:eastAsiaTheme="minorEastAsia"/>
        </w:rPr>
        <w:fldChar w:fldCharType="begin"/>
      </w:r>
      <w:r w:rsidR="00FD220F">
        <w:rPr>
          <w:rFonts w:eastAsiaTheme="minorEastAsia"/>
        </w:rPr>
        <w:instrText xml:space="preserve"> REF _Ref101253854 \h </w:instrText>
      </w:r>
      <w:r w:rsidR="00FD220F">
        <w:rPr>
          <w:rFonts w:eastAsiaTheme="minorEastAsia"/>
        </w:rPr>
      </w:r>
      <w:r w:rsidR="00FD220F">
        <w:rPr>
          <w:rFonts w:eastAsiaTheme="minorEastAsia"/>
        </w:rPr>
        <w:fldChar w:fldCharType="separate"/>
      </w:r>
      <w:r w:rsidR="0034098C" w:rsidRPr="00C13905">
        <w:t xml:space="preserve">Figur </w:t>
      </w:r>
      <w:r w:rsidR="0034098C">
        <w:rPr>
          <w:noProof/>
        </w:rPr>
        <w:t>11</w:t>
      </w:r>
      <w:r w:rsidR="00FD220F">
        <w:rPr>
          <w:rFonts w:eastAsiaTheme="minorEastAsia"/>
        </w:rPr>
        <w:fldChar w:fldCharType="end"/>
      </w:r>
      <w:r w:rsidR="00FD220F">
        <w:rPr>
          <w:rFonts w:eastAsiaTheme="minorEastAsia"/>
        </w:rPr>
        <w:t xml:space="preserve"> </w:t>
      </w:r>
      <w:r w:rsidR="00DB7807">
        <w:rPr>
          <w:rFonts w:eastAsiaTheme="minorEastAsia"/>
        </w:rPr>
        <w:t xml:space="preserve">ses hvordan </w:t>
      </w:r>
      <w:r w:rsidR="000C02E2">
        <w:rPr>
          <w:rFonts w:eastAsiaTheme="minorEastAsia"/>
        </w:rPr>
        <w:t xml:space="preserve">filteret skal bruge </w:t>
      </w:r>
      <w:r w:rsidR="000249A9">
        <w:rPr>
          <w:rFonts w:eastAsiaTheme="minorEastAsia"/>
        </w:rPr>
        <w:t>~150</w:t>
      </w:r>
      <w:r w:rsidR="000C02E2">
        <w:rPr>
          <w:rFonts w:eastAsiaTheme="minorEastAsia"/>
        </w:rPr>
        <w:t xml:space="preserve"> samples</w:t>
      </w:r>
      <w:r w:rsidR="00887204">
        <w:rPr>
          <w:rFonts w:eastAsiaTheme="minorEastAsia"/>
        </w:rPr>
        <w:t xml:space="preserve"> for at få estimeret y(n) korrekt. Efter ~150 </w:t>
      </w:r>
      <w:r w:rsidR="00CA65CD">
        <w:rPr>
          <w:rFonts w:eastAsiaTheme="minorEastAsia"/>
        </w:rPr>
        <w:t>samp</w:t>
      </w:r>
      <w:r w:rsidR="00BB2DD3">
        <w:rPr>
          <w:rFonts w:eastAsiaTheme="minorEastAsia"/>
        </w:rPr>
        <w:t>le</w:t>
      </w:r>
      <w:r w:rsidR="00CA65CD">
        <w:rPr>
          <w:rFonts w:eastAsiaTheme="minorEastAsia"/>
        </w:rPr>
        <w:t>s</w:t>
      </w:r>
      <w:r w:rsidR="000626BA">
        <w:rPr>
          <w:rFonts w:eastAsiaTheme="minorEastAsia"/>
        </w:rPr>
        <w:t xml:space="preserve"> er signalet estimeret så godt, at </w:t>
      </w:r>
      <w:r w:rsidR="00020854">
        <w:rPr>
          <w:rFonts w:eastAsiaTheme="minorEastAsia"/>
        </w:rPr>
        <w:t>e(n) tilnærmer sig ~0.</w:t>
      </w:r>
    </w:p>
    <w:p w14:paraId="679C72D5" w14:textId="33BADC80" w:rsidR="00AB3CE0" w:rsidRPr="00392CB9" w:rsidRDefault="00933831" w:rsidP="00CF1342">
      <w:pPr>
        <w:jc w:val="center"/>
      </w:pPr>
      <w:r w:rsidRPr="00392CB9">
        <w:rPr>
          <w:rFonts w:asciiTheme="majorHAnsi" w:eastAsiaTheme="majorEastAsia" w:hAnsiTheme="majorHAnsi" w:cstheme="majorBidi"/>
          <w:noProof/>
          <w:color w:val="2F5496" w:themeColor="accent1" w:themeShade="BF"/>
          <w:sz w:val="32"/>
          <w:szCs w:val="32"/>
        </w:rPr>
        <w:drawing>
          <wp:inline distT="0" distB="0" distL="0" distR="0" wp14:anchorId="2AE95A89" wp14:editId="03E4F0B3">
            <wp:extent cx="5617975" cy="3065538"/>
            <wp:effectExtent l="0" t="0" r="1905" b="1905"/>
            <wp:docPr id="22" name="Billed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Billede 22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7975" cy="30655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A37EAE" w14:textId="77DC531E" w:rsidR="00187217" w:rsidRPr="00C13905" w:rsidRDefault="00AB3CE0" w:rsidP="00AB3CE0">
      <w:pPr>
        <w:pStyle w:val="Caption"/>
        <w:jc w:val="center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bookmarkStart w:id="25" w:name="_Ref101253854"/>
      <w:r w:rsidRPr="00C13905">
        <w:t xml:space="preserve">Figur </w:t>
      </w:r>
      <w:r w:rsidRPr="00392CB9">
        <w:fldChar w:fldCharType="begin"/>
      </w:r>
      <w:r w:rsidRPr="00C13905">
        <w:instrText xml:space="preserve"> SEQ Figur \* ARABIC </w:instrText>
      </w:r>
      <w:r w:rsidRPr="00392CB9">
        <w:fldChar w:fldCharType="separate"/>
      </w:r>
      <w:r w:rsidR="0034098C">
        <w:rPr>
          <w:noProof/>
        </w:rPr>
        <w:t>11</w:t>
      </w:r>
      <w:r w:rsidRPr="00392CB9">
        <w:fldChar w:fldCharType="end"/>
      </w:r>
      <w:bookmarkEnd w:id="25"/>
      <w:r w:rsidRPr="00C13905">
        <w:t xml:space="preserve"> -</w:t>
      </w:r>
      <w:r w:rsidR="008716D1" w:rsidRPr="00C13905">
        <w:t xml:space="preserve"> </w:t>
      </w:r>
      <w:r w:rsidR="00AD1191" w:rsidRPr="00C13905">
        <w:t>input</w:t>
      </w:r>
      <w:r w:rsidR="00C13905">
        <w:t>-</w:t>
      </w:r>
      <w:r w:rsidR="00AD1191" w:rsidRPr="00C13905">
        <w:t>signal x(</w:t>
      </w:r>
      <w:r w:rsidR="00392CB9" w:rsidRPr="00C13905">
        <w:t>n</w:t>
      </w:r>
      <w:r w:rsidR="00AD1191" w:rsidRPr="00C13905">
        <w:t xml:space="preserve">), </w:t>
      </w:r>
      <w:r w:rsidR="008251C1" w:rsidRPr="00C13905">
        <w:t>filt</w:t>
      </w:r>
      <w:r w:rsidR="00EF668A" w:rsidRPr="00C13905">
        <w:t>re</w:t>
      </w:r>
      <w:r w:rsidR="00C13905" w:rsidRPr="00C13905">
        <w:t>ret</w:t>
      </w:r>
      <w:r w:rsidR="00C13905">
        <w:t>-signal y(n) og fejl-signal e(n).</w:t>
      </w:r>
    </w:p>
    <w:p w14:paraId="4BE6CC7B" w14:textId="16900DB7" w:rsidR="00FF5A6D" w:rsidRPr="00C13905" w:rsidRDefault="006F6CEE" w:rsidP="00FF5A6D">
      <w:pPr>
        <w:pStyle w:val="Heading1"/>
      </w:pPr>
      <w:bookmarkStart w:id="26" w:name="_Toc101261739"/>
      <w:r>
        <w:t>5</w:t>
      </w:r>
      <w:r w:rsidR="00FF5A6D" w:rsidRPr="00C13905">
        <w:t>.0 Prototype</w:t>
      </w:r>
      <w:bookmarkEnd w:id="26"/>
    </w:p>
    <w:p w14:paraId="595AD710" w14:textId="48C6D6A5" w:rsidR="00AB3E4D" w:rsidRPr="00392CB9" w:rsidRDefault="00A547CA" w:rsidP="00BF6D70">
      <w:pPr>
        <w:spacing w:line="240" w:lineRule="auto"/>
      </w:pPr>
      <w:r w:rsidRPr="00392CB9">
        <w:t xml:space="preserve">På </w:t>
      </w:r>
      <w:r w:rsidRPr="00392CB9">
        <w:fldChar w:fldCharType="begin"/>
      </w:r>
      <w:r w:rsidRPr="00392CB9">
        <w:instrText xml:space="preserve"> REF _Ref101177137 \h </w:instrText>
      </w:r>
      <w:r w:rsidRPr="00392CB9">
        <w:fldChar w:fldCharType="separate"/>
      </w:r>
      <w:r w:rsidR="0034098C" w:rsidRPr="00392CB9">
        <w:t xml:space="preserve">Figur </w:t>
      </w:r>
      <w:r w:rsidR="0034098C">
        <w:rPr>
          <w:noProof/>
        </w:rPr>
        <w:t>12</w:t>
      </w:r>
      <w:r w:rsidRPr="00392CB9">
        <w:fldChar w:fldCharType="end"/>
      </w:r>
      <w:r w:rsidRPr="00392CB9">
        <w:t xml:space="preserve"> ses prototypen </w:t>
      </w:r>
      <w:r w:rsidR="006D7359" w:rsidRPr="00392CB9">
        <w:t>til projektet.</w:t>
      </w:r>
      <w:r w:rsidR="00BD7437" w:rsidRPr="00392CB9">
        <w:t xml:space="preserve"> </w:t>
      </w:r>
      <w:r w:rsidR="00073311" w:rsidRPr="00392CB9">
        <w:t>Til</w:t>
      </w:r>
      <w:r w:rsidR="003021D3" w:rsidRPr="00392CB9">
        <w:t xml:space="preserve"> error og </w:t>
      </w:r>
      <w:r w:rsidR="00C6410C" w:rsidRPr="00392CB9">
        <w:t>reference-mikrofon</w:t>
      </w:r>
      <w:r w:rsidR="006C5EEC" w:rsidRPr="00392CB9">
        <w:t xml:space="preserve"> er der valgt</w:t>
      </w:r>
      <w:r w:rsidR="00C6410C" w:rsidRPr="00392CB9">
        <w:t xml:space="preserve"> </w:t>
      </w:r>
      <w:r w:rsidR="00AE071E" w:rsidRPr="00392CB9">
        <w:t>BOB-12758-boards</w:t>
      </w:r>
      <w:r w:rsidR="00185797" w:rsidRPr="00392CB9">
        <w:fldChar w:fldCharType="begin" w:fldLock="1"/>
      </w:r>
      <w:r w:rsidR="001C51A0" w:rsidRPr="00392CB9">
        <w:instrText>ADDIN CSL_CITATION {"citationItems":[{"id":"ITEM-1","itemData":{"URL":"https://www.sparkfun.com/products/12758","accessed":{"date-parts":[["2022","4","18"]]},"author":[{"dropping-particle":"","family":"Sparkfun","given":"","non-dropping-particle":"","parse-names":false,"suffix":""}],"id":"ITEM-1","issued":{"date-parts":[["0"]]},"title":"SparkFun Electret Microphone Breakout - BOB-12758 - SparkFun Electronics","type":"webpage"},"uris":["http://www.mendeley.com/documents/?uuid=7e72150d-c30c-380d-8535-c38ca508b6b0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185797" w:rsidRPr="00392CB9">
        <w:fldChar w:fldCharType="separate"/>
      </w:r>
      <w:r w:rsidR="00185797" w:rsidRPr="00392CB9">
        <w:rPr>
          <w:noProof/>
        </w:rPr>
        <w:t>[1]</w:t>
      </w:r>
      <w:r w:rsidR="00185797" w:rsidRPr="00392CB9">
        <w:fldChar w:fldCharType="end"/>
      </w:r>
      <w:r w:rsidR="003021D3" w:rsidRPr="00392CB9">
        <w:t>.</w:t>
      </w:r>
      <w:r w:rsidR="00B329F3" w:rsidRPr="00392CB9">
        <w:t xml:space="preserve"> </w:t>
      </w:r>
      <w:r w:rsidR="002B61DB" w:rsidRPr="00392CB9">
        <w:t xml:space="preserve">Disse mikrofon-boards, har en forforstærker som forstærker mikrofonsignalet til et </w:t>
      </w:r>
      <w:r w:rsidR="0076446A" w:rsidRPr="00392CB9">
        <w:t xml:space="preserve">passende </w:t>
      </w:r>
      <w:r w:rsidR="001F0395" w:rsidRPr="00392CB9">
        <w:t>spændings</w:t>
      </w:r>
      <w:r w:rsidR="006C3831" w:rsidRPr="00392CB9">
        <w:t>niveau</w:t>
      </w:r>
      <w:r w:rsidR="00464519" w:rsidRPr="00392CB9">
        <w:t xml:space="preserve">. </w:t>
      </w:r>
      <w:r w:rsidR="00514B7E" w:rsidRPr="00392CB9">
        <w:t xml:space="preserve">De to mikrofon-boards, </w:t>
      </w:r>
      <w:r w:rsidR="003E7AB0" w:rsidRPr="00392CB9">
        <w:t xml:space="preserve">bliver forsynet af en </w:t>
      </w:r>
      <w:r w:rsidR="00675152" w:rsidRPr="00392CB9">
        <w:t>ekstern</w:t>
      </w:r>
      <w:r w:rsidR="003E7AB0" w:rsidRPr="00392CB9">
        <w:t xml:space="preserve"> 5V strømforsyning.</w:t>
      </w:r>
      <w:r w:rsidR="00FA56F1" w:rsidRPr="00392CB9">
        <w:t xml:space="preserve"> </w:t>
      </w:r>
      <w:r w:rsidR="0068121A" w:rsidRPr="00392CB9">
        <w:t xml:space="preserve">Error og reference-mikrofonerne er placeret </w:t>
      </w:r>
      <w:r w:rsidR="00B93EAB" w:rsidRPr="00392CB9">
        <w:t xml:space="preserve">på </w:t>
      </w:r>
      <w:r w:rsidR="0068121A" w:rsidRPr="00392CB9">
        <w:t xml:space="preserve">henholdsvis inde </w:t>
      </w:r>
      <w:r w:rsidR="005E5CD9" w:rsidRPr="00392CB9">
        <w:t xml:space="preserve">og ydersiden af </w:t>
      </w:r>
      <w:r w:rsidR="00654616" w:rsidRPr="00392CB9">
        <w:t>højtaler</w:t>
      </w:r>
      <w:r w:rsidR="000E029D" w:rsidRPr="00392CB9">
        <w:t>-</w:t>
      </w:r>
      <w:r w:rsidR="0077674A" w:rsidRPr="00392CB9">
        <w:t>koppen</w:t>
      </w:r>
      <w:r w:rsidR="000E029D" w:rsidRPr="00392CB9">
        <w:t>.</w:t>
      </w:r>
      <w:r w:rsidR="002B61DB" w:rsidRPr="00392CB9">
        <w:t xml:space="preserve"> </w:t>
      </w:r>
      <w:r w:rsidR="00A97E86" w:rsidRPr="00392CB9">
        <w:t>Outputtet fra reference</w:t>
      </w:r>
      <w:r w:rsidR="00EF7647" w:rsidRPr="00392CB9">
        <w:t xml:space="preserve"> og error</w:t>
      </w:r>
      <w:r w:rsidR="00A97E86" w:rsidRPr="00392CB9">
        <w:t xml:space="preserve">-mikrofonen </w:t>
      </w:r>
      <w:r w:rsidR="00EF7647" w:rsidRPr="00392CB9">
        <w:t>bliver sendt igennem et højpas-filter</w:t>
      </w:r>
      <w:r w:rsidR="00116993" w:rsidRPr="00392CB9">
        <w:t>, for at fjerne DC-komponenten af signalet</w:t>
      </w:r>
      <w:r w:rsidR="00392BA4" w:rsidRPr="00392CB9">
        <w:t>, inden det bliver samplet af DSP’en.</w:t>
      </w:r>
      <w:r w:rsidR="00EF7647" w:rsidRPr="00392CB9">
        <w:t xml:space="preserve"> </w:t>
      </w:r>
      <w:r w:rsidR="008D3284" w:rsidRPr="00392CB9">
        <w:t xml:space="preserve">Lydsignalet til </w:t>
      </w:r>
      <w:r w:rsidR="00DB040E" w:rsidRPr="00392CB9">
        <w:t>højtaleren bliver leveret igennem et AUX-kabel.</w:t>
      </w:r>
      <w:r w:rsidR="00810F08" w:rsidRPr="00392CB9">
        <w:t xml:space="preserve"> </w:t>
      </w:r>
      <w:r w:rsidR="00C14D17" w:rsidRPr="00392CB9">
        <w:t>På</w:t>
      </w:r>
      <w:r w:rsidR="00810F08" w:rsidRPr="00392CB9">
        <w:t xml:space="preserve"> </w:t>
      </w:r>
      <w:r w:rsidR="00C14D17" w:rsidRPr="00392CB9">
        <w:fldChar w:fldCharType="begin"/>
      </w:r>
      <w:r w:rsidR="00C14D17" w:rsidRPr="00392CB9">
        <w:instrText xml:space="preserve"> REF _Ref101179266 \h </w:instrText>
      </w:r>
      <w:r w:rsidR="00C14D17" w:rsidRPr="00392CB9">
        <w:fldChar w:fldCharType="separate"/>
      </w:r>
      <w:r w:rsidR="0034098C" w:rsidRPr="00392CB9">
        <w:t xml:space="preserve">Figur </w:t>
      </w:r>
      <w:r w:rsidR="0034098C">
        <w:rPr>
          <w:noProof/>
        </w:rPr>
        <w:t>13</w:t>
      </w:r>
      <w:r w:rsidR="00C14D17" w:rsidRPr="00392CB9">
        <w:fldChar w:fldCharType="end"/>
      </w:r>
      <w:r w:rsidR="00C14D17" w:rsidRPr="00392CB9">
        <w:t xml:space="preserve"> ses placeringen af de to mikrofoner.</w:t>
      </w:r>
    </w:p>
    <w:p w14:paraId="647C4EB7" w14:textId="77777777" w:rsidR="008C172C" w:rsidRPr="00392CB9" w:rsidRDefault="00680B7D" w:rsidP="008C172C">
      <w:pPr>
        <w:keepNext/>
        <w:jc w:val="center"/>
      </w:pPr>
      <w:r w:rsidRPr="00392CB9">
        <w:rPr>
          <w:noProof/>
        </w:rPr>
        <w:drawing>
          <wp:inline distT="0" distB="0" distL="0" distR="0" wp14:anchorId="5D6DBC29" wp14:editId="32B59C98">
            <wp:extent cx="4916180" cy="5461120"/>
            <wp:effectExtent l="0" t="0" r="0" b="6350"/>
            <wp:docPr id="4" name="Billed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Billede 4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16180" cy="5461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F70901" w14:textId="5156ABAD" w:rsidR="00F951F5" w:rsidRPr="00392CB9" w:rsidRDefault="008C172C" w:rsidP="008C172C">
      <w:pPr>
        <w:pStyle w:val="Caption"/>
        <w:jc w:val="center"/>
      </w:pPr>
      <w:bookmarkStart w:id="27" w:name="_Ref101177137"/>
      <w:r w:rsidRPr="00392CB9">
        <w:t xml:space="preserve">Figur </w:t>
      </w:r>
      <w:fldSimple w:instr=" SEQ Figur \* ARABIC ">
        <w:r w:rsidR="0034098C">
          <w:rPr>
            <w:noProof/>
          </w:rPr>
          <w:t>12</w:t>
        </w:r>
      </w:fldSimple>
      <w:bookmarkEnd w:id="27"/>
      <w:r w:rsidRPr="00392CB9">
        <w:t xml:space="preserve"> -</w:t>
      </w:r>
      <w:r w:rsidR="0047637F" w:rsidRPr="00392CB9">
        <w:t xml:space="preserve"> </w:t>
      </w:r>
      <w:r w:rsidR="00F61B2E" w:rsidRPr="00392CB9">
        <w:t>De samlede elementer som opgør prototypen for projektet.</w:t>
      </w:r>
    </w:p>
    <w:p w14:paraId="2295E035" w14:textId="77777777" w:rsidR="00AB3E4D" w:rsidRPr="00392CB9" w:rsidRDefault="00AB3E4D" w:rsidP="00D4545A"/>
    <w:p w14:paraId="2E1C329D" w14:textId="2D7CBBF1" w:rsidR="00EC1A72" w:rsidRPr="00392CB9" w:rsidRDefault="00EC1A72" w:rsidP="00EC1A72">
      <w:pPr>
        <w:tabs>
          <w:tab w:val="left" w:pos="1910"/>
        </w:tabs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E225CA" w:rsidRPr="00392CB9" w14:paraId="03A14964" w14:textId="77777777" w:rsidTr="004E40FF">
        <w:tc>
          <w:tcPr>
            <w:tcW w:w="4508" w:type="dxa"/>
          </w:tcPr>
          <w:p w14:paraId="5F30B382" w14:textId="2FBF6509" w:rsidR="00E225CA" w:rsidRPr="00392CB9" w:rsidRDefault="00E656FC" w:rsidP="00E656FC">
            <w:pPr>
              <w:jc w:val="center"/>
            </w:pPr>
            <w:r w:rsidRPr="00392CB9">
              <w:rPr>
                <w:noProof/>
              </w:rPr>
              <w:drawing>
                <wp:inline distT="0" distB="0" distL="0" distR="0" wp14:anchorId="381723DA" wp14:editId="401DD765">
                  <wp:extent cx="1564465" cy="2646680"/>
                  <wp:effectExtent l="0" t="0" r="0" b="1270"/>
                  <wp:docPr id="8" name="Billed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72031" cy="26594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08" w:type="dxa"/>
          </w:tcPr>
          <w:p w14:paraId="6A636EDF" w14:textId="132E927E" w:rsidR="00E225CA" w:rsidRPr="00392CB9" w:rsidRDefault="00E656FC" w:rsidP="004E40FF">
            <w:pPr>
              <w:keepNext/>
              <w:jc w:val="center"/>
            </w:pPr>
            <w:r w:rsidRPr="00392CB9">
              <w:rPr>
                <w:noProof/>
              </w:rPr>
              <w:drawing>
                <wp:inline distT="0" distB="0" distL="0" distR="0" wp14:anchorId="7CB6974E" wp14:editId="03D779A2">
                  <wp:extent cx="1856935" cy="2646947"/>
                  <wp:effectExtent l="0" t="0" r="0" b="1270"/>
                  <wp:docPr id="9" name="Billed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59018" cy="264991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72D6236" w14:textId="3CC5E62E" w:rsidR="0014204B" w:rsidRPr="00392CB9" w:rsidRDefault="004E40FF" w:rsidP="0014204B">
      <w:pPr>
        <w:pStyle w:val="Caption"/>
        <w:jc w:val="center"/>
      </w:pPr>
      <w:bookmarkStart w:id="28" w:name="_Ref101179266"/>
      <w:r w:rsidRPr="00392CB9">
        <w:t xml:space="preserve">Figur </w:t>
      </w:r>
      <w:fldSimple w:instr=" SEQ Figur \* ARABIC ">
        <w:r w:rsidR="0034098C">
          <w:rPr>
            <w:noProof/>
          </w:rPr>
          <w:t>13</w:t>
        </w:r>
      </w:fldSimple>
      <w:bookmarkEnd w:id="28"/>
      <w:r w:rsidRPr="00392CB9">
        <w:t xml:space="preserve"> -</w:t>
      </w:r>
      <w:r w:rsidR="0014204B" w:rsidRPr="00392CB9">
        <w:t xml:space="preserve"> På venstre billede ses placeringen af </w:t>
      </w:r>
      <w:r w:rsidR="00BD0238" w:rsidRPr="00392CB9">
        <w:t>reference-mikrofonen. På højre billede ses placeringen af error-</w:t>
      </w:r>
      <w:r w:rsidR="00E1580D" w:rsidRPr="00392CB9">
        <w:t>mikrofonen.</w:t>
      </w:r>
      <w:r w:rsidR="0014204B" w:rsidRPr="00392CB9">
        <w:t xml:space="preserve"> </w:t>
      </w:r>
    </w:p>
    <w:p w14:paraId="0355E561" w14:textId="77777777" w:rsidR="00D56F35" w:rsidRPr="00392CB9" w:rsidRDefault="00D56F35" w:rsidP="00D4545A"/>
    <w:p w14:paraId="509112D8" w14:textId="323173BF" w:rsidR="00702A8C" w:rsidRPr="00392CB9" w:rsidRDefault="006F6CEE" w:rsidP="00014981">
      <w:pPr>
        <w:pStyle w:val="Heading1"/>
      </w:pPr>
      <w:bookmarkStart w:id="29" w:name="_Toc101261740"/>
      <w:r>
        <w:t>6</w:t>
      </w:r>
      <w:r w:rsidR="009035AC">
        <w:t xml:space="preserve">.0 </w:t>
      </w:r>
      <w:r w:rsidR="00702A8C" w:rsidRPr="00392CB9">
        <w:t>Matlab-</w:t>
      </w:r>
      <w:r w:rsidR="00702A8C" w:rsidRPr="00014981">
        <w:t>kode</w:t>
      </w:r>
      <w:bookmarkEnd w:id="29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702A8C" w:rsidRPr="00E949C5" w14:paraId="300820BB" w14:textId="77777777" w:rsidTr="00702A8C">
        <w:tc>
          <w:tcPr>
            <w:tcW w:w="9016" w:type="dxa"/>
          </w:tcPr>
          <w:p w14:paraId="4521086E" w14:textId="77777777" w:rsidR="00AB39AF" w:rsidRPr="00AB39AF" w:rsidRDefault="00AB39AF" w:rsidP="00423B74">
            <w:pPr>
              <w:pStyle w:val="Kode"/>
            </w:pPr>
            <w:r w:rsidRPr="00AB39AF">
              <w:t xml:space="preserve">clc; clear; close </w:t>
            </w:r>
            <w:r w:rsidRPr="00AB39AF">
              <w:rPr>
                <w:color w:val="AA04F9"/>
              </w:rPr>
              <w:t>all</w:t>
            </w:r>
            <w:r w:rsidRPr="00AB39AF">
              <w:t>;</w:t>
            </w:r>
          </w:p>
          <w:p w14:paraId="1F4D3F00" w14:textId="77777777" w:rsidR="00AB39AF" w:rsidRPr="00AB39AF" w:rsidRDefault="00AB39AF" w:rsidP="00423B74">
            <w:pPr>
              <w:pStyle w:val="Kode"/>
            </w:pPr>
            <w:r w:rsidRPr="00AB39AF">
              <w:rPr>
                <w:color w:val="028009"/>
              </w:rPr>
              <w:t>%% Konstanter til plotvinduesstørrelser</w:t>
            </w:r>
          </w:p>
          <w:p w14:paraId="7176B113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x0=10;</w:t>
            </w:r>
          </w:p>
          <w:p w14:paraId="71740A14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y0=10;</w:t>
            </w:r>
          </w:p>
          <w:p w14:paraId="0BB39BED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width=1100;</w:t>
            </w:r>
          </w:p>
          <w:p w14:paraId="047193EA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height=600;</w:t>
            </w:r>
          </w:p>
          <w:p w14:paraId="1444300F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</w:p>
          <w:p w14:paraId="16F45DD5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color w:val="028009"/>
                <w:lang w:val="en-US"/>
              </w:rPr>
              <w:t>%% Path-estimering: White noise generator</w:t>
            </w:r>
          </w:p>
          <w:p w14:paraId="37C07891" w14:textId="77777777" w:rsidR="00AB39AF" w:rsidRPr="00AB39AF" w:rsidRDefault="00AB39AF" w:rsidP="00423B74">
            <w:pPr>
              <w:pStyle w:val="Kode"/>
            </w:pPr>
            <w:r w:rsidRPr="00AB39AF">
              <w:t xml:space="preserve">fs = 8000;              </w:t>
            </w:r>
            <w:r w:rsidRPr="00AB39AF">
              <w:rPr>
                <w:color w:val="028009"/>
              </w:rPr>
              <w:t>% Samplingsfrekvens</w:t>
            </w:r>
          </w:p>
          <w:p w14:paraId="6DDE1163" w14:textId="77777777" w:rsidR="00AB39AF" w:rsidRPr="00AB39AF" w:rsidRDefault="00AB39AF" w:rsidP="00423B74">
            <w:pPr>
              <w:pStyle w:val="Kode"/>
            </w:pPr>
            <w:r w:rsidRPr="00AB39AF">
              <w:t xml:space="preserve">N = 20000;              </w:t>
            </w:r>
            <w:r w:rsidRPr="00AB39AF">
              <w:rPr>
                <w:color w:val="028009"/>
              </w:rPr>
              <w:t>% Antal samples</w:t>
            </w:r>
          </w:p>
          <w:p w14:paraId="7B4E0470" w14:textId="77777777" w:rsidR="00AB39AF" w:rsidRPr="00AB39AF" w:rsidRDefault="00AB39AF" w:rsidP="00423B74">
            <w:pPr>
              <w:pStyle w:val="Kode"/>
            </w:pPr>
            <w:r w:rsidRPr="00AB39AF">
              <w:t xml:space="preserve">n = 1:N;                </w:t>
            </w:r>
            <w:r w:rsidRPr="00AB39AF">
              <w:rPr>
                <w:color w:val="028009"/>
              </w:rPr>
              <w:t>% Sample</w:t>
            </w:r>
          </w:p>
          <w:p w14:paraId="7B0D3817" w14:textId="77777777" w:rsidR="00AB39AF" w:rsidRPr="00AB39AF" w:rsidRDefault="00AB39AF" w:rsidP="00423B74">
            <w:pPr>
              <w:pStyle w:val="Kode"/>
            </w:pPr>
            <w:r w:rsidRPr="00AB39AF">
              <w:t xml:space="preserve">f_res = fs/N;           </w:t>
            </w:r>
            <w:r w:rsidRPr="00AB39AF">
              <w:rPr>
                <w:color w:val="028009"/>
              </w:rPr>
              <w:t>% Frekvensopløsning</w:t>
            </w:r>
          </w:p>
          <w:p w14:paraId="452DD0DA" w14:textId="77777777" w:rsidR="00AB39AF" w:rsidRPr="00AB39AF" w:rsidRDefault="00AB39AF" w:rsidP="00423B74">
            <w:pPr>
              <w:pStyle w:val="Kode"/>
            </w:pPr>
            <w:r w:rsidRPr="00AB39AF">
              <w:t xml:space="preserve">f_axis = [0:N-1]*f_res; </w:t>
            </w:r>
            <w:r w:rsidRPr="00AB39AF">
              <w:rPr>
                <w:color w:val="028009"/>
              </w:rPr>
              <w:t>% Frekvensakse</w:t>
            </w:r>
          </w:p>
          <w:p w14:paraId="09B216D6" w14:textId="77777777" w:rsidR="00AB39AF" w:rsidRPr="00AB39AF" w:rsidRDefault="00AB39AF" w:rsidP="00423B74">
            <w:pPr>
              <w:pStyle w:val="Kode"/>
            </w:pPr>
          </w:p>
          <w:p w14:paraId="1022C8D7" w14:textId="77777777" w:rsidR="00AB39AF" w:rsidRPr="00AB39AF" w:rsidRDefault="00AB39AF" w:rsidP="00423B74">
            <w:pPr>
              <w:pStyle w:val="Kode"/>
            </w:pPr>
            <w:r w:rsidRPr="00AB39AF">
              <w:rPr>
                <w:color w:val="028009"/>
              </w:rPr>
              <w:t>% Generer hvid støj mellem 150Hz og 2000Hz</w:t>
            </w:r>
          </w:p>
          <w:p w14:paraId="217FA351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x = randn(1,N);</w:t>
            </w:r>
          </w:p>
          <w:p w14:paraId="38A931A5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x = bandpass(x,[150,2000],fs);</w:t>
            </w:r>
          </w:p>
          <w:p w14:paraId="4DE24AE7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</w:p>
          <w:p w14:paraId="7D605016" w14:textId="77777777" w:rsidR="00AB39AF" w:rsidRPr="00AB39AF" w:rsidRDefault="00AB39AF" w:rsidP="00423B74">
            <w:pPr>
              <w:pStyle w:val="Kode"/>
            </w:pPr>
            <w:r w:rsidRPr="00AB39AF">
              <w:rPr>
                <w:color w:val="028009"/>
              </w:rPr>
              <w:t>% Fast-fourier-transformation af støjen</w:t>
            </w:r>
          </w:p>
          <w:p w14:paraId="72ED69D4" w14:textId="77777777" w:rsidR="00AB39AF" w:rsidRPr="00AB39AF" w:rsidRDefault="00AB39AF" w:rsidP="00423B74">
            <w:pPr>
              <w:pStyle w:val="Kode"/>
            </w:pPr>
            <w:r w:rsidRPr="00AB39AF">
              <w:t>X = fft(x, N);</w:t>
            </w:r>
          </w:p>
          <w:p w14:paraId="1901E460" w14:textId="77777777" w:rsidR="00AB39AF" w:rsidRPr="00AB39AF" w:rsidRDefault="00AB39AF" w:rsidP="00423B74">
            <w:pPr>
              <w:pStyle w:val="Kode"/>
            </w:pPr>
          </w:p>
          <w:p w14:paraId="78A3022D" w14:textId="77777777" w:rsidR="00AB39AF" w:rsidRPr="00AB39AF" w:rsidRDefault="00AB39AF" w:rsidP="00423B74">
            <w:pPr>
              <w:pStyle w:val="Kode"/>
            </w:pPr>
            <w:r w:rsidRPr="00AB39AF">
              <w:rPr>
                <w:color w:val="028009"/>
              </w:rPr>
              <w:t>% Plot af signalet og dets frekvensspektrum</w:t>
            </w:r>
          </w:p>
          <w:p w14:paraId="2097673E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figure()</w:t>
            </w:r>
          </w:p>
          <w:p w14:paraId="6B6088C4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subplot(2,1,1)</w:t>
            </w:r>
          </w:p>
          <w:p w14:paraId="716BBFD6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plot(n,x)</w:t>
            </w:r>
          </w:p>
          <w:p w14:paraId="4DAB5FAA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 xml:space="preserve">grid </w:t>
            </w:r>
            <w:r w:rsidRPr="00AB39AF">
              <w:rPr>
                <w:color w:val="AA04F9"/>
                <w:lang w:val="en-US"/>
              </w:rPr>
              <w:t>on</w:t>
            </w:r>
            <w:r w:rsidRPr="00AB39AF">
              <w:rPr>
                <w:lang w:val="en-US"/>
              </w:rPr>
              <w:t>;</w:t>
            </w:r>
          </w:p>
          <w:p w14:paraId="4281DE64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xlabel(</w:t>
            </w:r>
            <w:r w:rsidRPr="00AB39AF">
              <w:rPr>
                <w:color w:val="AA04F9"/>
                <w:lang w:val="en-US"/>
              </w:rPr>
              <w:t>'n'</w:t>
            </w:r>
            <w:r w:rsidRPr="00AB39AF">
              <w:rPr>
                <w:lang w:val="en-US"/>
              </w:rPr>
              <w:t>,</w:t>
            </w:r>
            <w:r w:rsidRPr="00AB39AF">
              <w:rPr>
                <w:color w:val="AA04F9"/>
                <w:lang w:val="en-US"/>
              </w:rPr>
              <w:t>'FontSize'</w:t>
            </w:r>
            <w:r w:rsidRPr="00AB39AF">
              <w:rPr>
                <w:lang w:val="en-US"/>
              </w:rPr>
              <w:t>, 15);</w:t>
            </w:r>
          </w:p>
          <w:p w14:paraId="0B3D6FCF" w14:textId="77777777" w:rsidR="00AB39AF" w:rsidRPr="00972481" w:rsidRDefault="00AB39AF" w:rsidP="00423B74">
            <w:pPr>
              <w:pStyle w:val="Kode"/>
            </w:pPr>
            <w:r w:rsidRPr="00972481">
              <w:t>ylabel(</w:t>
            </w:r>
            <w:r w:rsidRPr="00972481">
              <w:rPr>
                <w:color w:val="AA04F9"/>
              </w:rPr>
              <w:t>'x(n)'</w:t>
            </w:r>
            <w:r w:rsidRPr="00972481">
              <w:t>,</w:t>
            </w:r>
            <w:r w:rsidRPr="00972481">
              <w:rPr>
                <w:color w:val="AA04F9"/>
              </w:rPr>
              <w:t>'FontSize'</w:t>
            </w:r>
            <w:r w:rsidRPr="00972481">
              <w:t>, 15);</w:t>
            </w:r>
          </w:p>
          <w:p w14:paraId="4EF704A2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title(</w:t>
            </w:r>
            <w:r w:rsidRPr="00AB39AF">
              <w:rPr>
                <w:color w:val="AA04F9"/>
                <w:lang w:val="en-US"/>
              </w:rPr>
              <w:t>'Signal'</w:t>
            </w:r>
            <w:r w:rsidRPr="00AB39AF">
              <w:rPr>
                <w:lang w:val="en-US"/>
              </w:rPr>
              <w:t>,</w:t>
            </w:r>
            <w:r w:rsidRPr="00AB39AF">
              <w:rPr>
                <w:color w:val="AA04F9"/>
                <w:lang w:val="en-US"/>
              </w:rPr>
              <w:t>'FontSize'</w:t>
            </w:r>
            <w:r w:rsidRPr="00AB39AF">
              <w:rPr>
                <w:lang w:val="en-US"/>
              </w:rPr>
              <w:t>, 16);</w:t>
            </w:r>
          </w:p>
          <w:p w14:paraId="757989AC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subplot(2,1,2)</w:t>
            </w:r>
          </w:p>
          <w:p w14:paraId="52A38EFC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plot(f_axis(1:end/2), abs(X(1:end/2)))</w:t>
            </w:r>
          </w:p>
          <w:p w14:paraId="67B12AFE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 xml:space="preserve">grid </w:t>
            </w:r>
            <w:r w:rsidRPr="00AB39AF">
              <w:rPr>
                <w:color w:val="AA04F9"/>
                <w:lang w:val="en-US"/>
              </w:rPr>
              <w:t>on</w:t>
            </w:r>
            <w:r w:rsidRPr="00AB39AF">
              <w:rPr>
                <w:lang w:val="en-US"/>
              </w:rPr>
              <w:t>;</w:t>
            </w:r>
          </w:p>
          <w:p w14:paraId="12CB3D20" w14:textId="77777777" w:rsidR="00AB39AF" w:rsidRPr="00972481" w:rsidRDefault="00AB39AF" w:rsidP="00423B74">
            <w:pPr>
              <w:pStyle w:val="Kode"/>
              <w:rPr>
                <w:lang w:val="en-US"/>
              </w:rPr>
            </w:pPr>
            <w:r w:rsidRPr="00972481">
              <w:rPr>
                <w:lang w:val="en-US"/>
              </w:rPr>
              <w:t>xlabel(</w:t>
            </w:r>
            <w:r w:rsidRPr="00972481">
              <w:rPr>
                <w:color w:val="AA04F9"/>
                <w:lang w:val="en-US"/>
              </w:rPr>
              <w:t>'Frekvens [Hz]'</w:t>
            </w:r>
            <w:r w:rsidRPr="00972481">
              <w:rPr>
                <w:lang w:val="en-US"/>
              </w:rPr>
              <w:t>,</w:t>
            </w:r>
            <w:r w:rsidRPr="00972481">
              <w:rPr>
                <w:color w:val="AA04F9"/>
                <w:lang w:val="en-US"/>
              </w:rPr>
              <w:t>'FontSize'</w:t>
            </w:r>
            <w:r w:rsidRPr="00972481">
              <w:rPr>
                <w:lang w:val="en-US"/>
              </w:rPr>
              <w:t>, 15)</w:t>
            </w:r>
          </w:p>
          <w:p w14:paraId="19F4A8DA" w14:textId="77777777" w:rsidR="00AB39AF" w:rsidRPr="00972481" w:rsidRDefault="00AB39AF" w:rsidP="00423B74">
            <w:pPr>
              <w:pStyle w:val="Kode"/>
              <w:rPr>
                <w:lang w:val="en-US"/>
              </w:rPr>
            </w:pPr>
            <w:r w:rsidRPr="00972481">
              <w:rPr>
                <w:lang w:val="en-US"/>
              </w:rPr>
              <w:t>ylabel(</w:t>
            </w:r>
            <w:r w:rsidRPr="00972481">
              <w:rPr>
                <w:color w:val="AA04F9"/>
                <w:lang w:val="en-US"/>
              </w:rPr>
              <w:t>'Magnitude'</w:t>
            </w:r>
            <w:r w:rsidRPr="00972481">
              <w:rPr>
                <w:lang w:val="en-US"/>
              </w:rPr>
              <w:t>,</w:t>
            </w:r>
            <w:r w:rsidRPr="00972481">
              <w:rPr>
                <w:color w:val="AA04F9"/>
                <w:lang w:val="en-US"/>
              </w:rPr>
              <w:t>'FontSize'</w:t>
            </w:r>
            <w:r w:rsidRPr="00972481">
              <w:rPr>
                <w:lang w:val="en-US"/>
              </w:rPr>
              <w:t>, 15)</w:t>
            </w:r>
          </w:p>
          <w:p w14:paraId="59FE7DD3" w14:textId="77777777" w:rsidR="00AB39AF" w:rsidRPr="00972481" w:rsidRDefault="00AB39AF" w:rsidP="00423B74">
            <w:pPr>
              <w:pStyle w:val="Kode"/>
              <w:rPr>
                <w:lang w:val="en-US"/>
              </w:rPr>
            </w:pPr>
            <w:r w:rsidRPr="00972481">
              <w:rPr>
                <w:lang w:val="en-US"/>
              </w:rPr>
              <w:t>title(</w:t>
            </w:r>
            <w:r w:rsidRPr="00972481">
              <w:rPr>
                <w:color w:val="AA04F9"/>
                <w:lang w:val="en-US"/>
              </w:rPr>
              <w:t>'Frekvensspektrum'</w:t>
            </w:r>
            <w:r w:rsidRPr="00972481">
              <w:rPr>
                <w:lang w:val="en-US"/>
              </w:rPr>
              <w:t>,</w:t>
            </w:r>
            <w:r w:rsidRPr="00972481">
              <w:rPr>
                <w:color w:val="AA04F9"/>
                <w:lang w:val="en-US"/>
              </w:rPr>
              <w:t>'FontSize'</w:t>
            </w:r>
            <w:r w:rsidRPr="00972481">
              <w:rPr>
                <w:lang w:val="en-US"/>
              </w:rPr>
              <w:t>, 16)</w:t>
            </w:r>
          </w:p>
          <w:p w14:paraId="132DDE33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xlim([0 2500])</w:t>
            </w:r>
          </w:p>
          <w:p w14:paraId="61B1F622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set(gcf,</w:t>
            </w:r>
            <w:r w:rsidRPr="00AB39AF">
              <w:rPr>
                <w:color w:val="AA04F9"/>
                <w:lang w:val="en-US"/>
              </w:rPr>
              <w:t>'position'</w:t>
            </w:r>
            <w:r w:rsidRPr="00AB39AF">
              <w:rPr>
                <w:lang w:val="en-US"/>
              </w:rPr>
              <w:t>,[x0,y0,width,height])</w:t>
            </w:r>
          </w:p>
          <w:p w14:paraId="033C6B9E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saveas(gcf,</w:t>
            </w:r>
            <w:r w:rsidRPr="00AB39AF">
              <w:rPr>
                <w:color w:val="AA04F9"/>
                <w:lang w:val="en-US"/>
              </w:rPr>
              <w:t>'White_nose_generator.png'</w:t>
            </w:r>
            <w:r w:rsidRPr="00AB39AF">
              <w:rPr>
                <w:lang w:val="en-US"/>
              </w:rPr>
              <w:t>);</w:t>
            </w:r>
          </w:p>
          <w:p w14:paraId="3FF94A24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</w:p>
          <w:p w14:paraId="599E1455" w14:textId="77777777" w:rsidR="00AB39AF" w:rsidRPr="00972481" w:rsidRDefault="00AB39AF" w:rsidP="00423B74">
            <w:pPr>
              <w:pStyle w:val="Kode"/>
              <w:rPr>
                <w:lang w:val="en-US"/>
              </w:rPr>
            </w:pPr>
            <w:r w:rsidRPr="00972481">
              <w:rPr>
                <w:color w:val="028009"/>
                <w:lang w:val="en-US"/>
              </w:rPr>
              <w:t>%% Path-estimering: LMS</w:t>
            </w:r>
          </w:p>
          <w:p w14:paraId="207ED5C6" w14:textId="77777777" w:rsidR="00AB39AF" w:rsidRPr="00972481" w:rsidRDefault="00AB39AF" w:rsidP="00423B74">
            <w:pPr>
              <w:pStyle w:val="Kode"/>
              <w:rPr>
                <w:lang w:val="en-US"/>
              </w:rPr>
            </w:pPr>
            <w:r w:rsidRPr="00972481">
              <w:rPr>
                <w:lang w:val="en-US"/>
              </w:rPr>
              <w:t xml:space="preserve">M = 20;        </w:t>
            </w:r>
            <w:r w:rsidRPr="00972481">
              <w:rPr>
                <w:color w:val="028009"/>
                <w:lang w:val="en-US"/>
              </w:rPr>
              <w:t>% et M-tap filter</w:t>
            </w:r>
          </w:p>
          <w:p w14:paraId="3CDBDF0D" w14:textId="77777777" w:rsidR="00AB39AF" w:rsidRPr="00E949C5" w:rsidRDefault="00AB39AF" w:rsidP="00423B74">
            <w:pPr>
              <w:pStyle w:val="Kode"/>
              <w:rPr>
                <w:lang w:val="de-DE"/>
              </w:rPr>
            </w:pPr>
            <w:r w:rsidRPr="00E949C5">
              <w:rPr>
                <w:lang w:val="de-DE"/>
              </w:rPr>
              <w:t xml:space="preserve">mu = 0.002;     </w:t>
            </w:r>
            <w:r w:rsidRPr="00E949C5">
              <w:rPr>
                <w:color w:val="028009"/>
                <w:lang w:val="de-DE"/>
              </w:rPr>
              <w:t>% stepsize</w:t>
            </w:r>
          </w:p>
          <w:p w14:paraId="5A08D28F" w14:textId="77777777" w:rsidR="00AB39AF" w:rsidRPr="00E949C5" w:rsidRDefault="00AB39AF" w:rsidP="00423B74">
            <w:pPr>
              <w:pStyle w:val="Kode"/>
              <w:rPr>
                <w:lang w:val="de-DE"/>
              </w:rPr>
            </w:pPr>
            <w:r w:rsidRPr="00E949C5">
              <w:rPr>
                <w:lang w:val="de-DE"/>
              </w:rPr>
              <w:t xml:space="preserve">help </w:t>
            </w:r>
            <w:r w:rsidRPr="00E949C5">
              <w:rPr>
                <w:color w:val="AA04F9"/>
                <w:lang w:val="de-DE"/>
              </w:rPr>
              <w:t>LMS</w:t>
            </w:r>
          </w:p>
          <w:p w14:paraId="1F8293D0" w14:textId="77777777" w:rsidR="00AB39AF" w:rsidRPr="00E949C5" w:rsidRDefault="00AB39AF" w:rsidP="00423B74">
            <w:pPr>
              <w:pStyle w:val="Kode"/>
              <w:rPr>
                <w:lang w:val="de-DE"/>
              </w:rPr>
            </w:pPr>
            <w:r w:rsidRPr="00E949C5">
              <w:rPr>
                <w:lang w:val="de-DE"/>
              </w:rPr>
              <w:t>[y, e, w] = LMS(x, x, N, M, mu);</w:t>
            </w:r>
          </w:p>
          <w:p w14:paraId="6F6D608F" w14:textId="77777777" w:rsidR="00AB39AF" w:rsidRPr="00E949C5" w:rsidRDefault="00AB39AF" w:rsidP="00423B74">
            <w:pPr>
              <w:pStyle w:val="Kode"/>
              <w:rPr>
                <w:lang w:val="de-DE"/>
              </w:rPr>
            </w:pPr>
          </w:p>
          <w:p w14:paraId="521E5186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color w:val="028009"/>
                <w:lang w:val="en-US"/>
              </w:rPr>
              <w:t>%% Path-estimering: Plot af LMS</w:t>
            </w:r>
          </w:p>
          <w:p w14:paraId="702A5A04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n = 1:N;</w:t>
            </w:r>
          </w:p>
          <w:p w14:paraId="23CC5194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figure()</w:t>
            </w:r>
          </w:p>
          <w:p w14:paraId="706253A2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plot(n,x)</w:t>
            </w:r>
          </w:p>
          <w:p w14:paraId="072F68E3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 xml:space="preserve">hold </w:t>
            </w:r>
            <w:r w:rsidRPr="00AB39AF">
              <w:rPr>
                <w:color w:val="AA04F9"/>
                <w:lang w:val="en-US"/>
              </w:rPr>
              <w:t>on</w:t>
            </w:r>
            <w:r w:rsidRPr="00AB39AF">
              <w:rPr>
                <w:lang w:val="en-US"/>
              </w:rPr>
              <w:t>;</w:t>
            </w:r>
          </w:p>
          <w:p w14:paraId="40D789D5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plot(n,y)</w:t>
            </w:r>
          </w:p>
          <w:p w14:paraId="27CF8127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plot(n,e)</w:t>
            </w:r>
          </w:p>
          <w:p w14:paraId="5E9A87AA" w14:textId="77777777" w:rsidR="00AB39AF" w:rsidRPr="00E949C5" w:rsidRDefault="00AB39AF" w:rsidP="00423B74">
            <w:pPr>
              <w:pStyle w:val="Kode"/>
              <w:rPr>
                <w:lang w:val="de-DE"/>
              </w:rPr>
            </w:pPr>
            <w:r w:rsidRPr="00E949C5">
              <w:rPr>
                <w:lang w:val="de-DE"/>
              </w:rPr>
              <w:t>legend(</w:t>
            </w:r>
            <w:r w:rsidRPr="00E949C5">
              <w:rPr>
                <w:color w:val="AA04F9"/>
                <w:lang w:val="de-DE"/>
              </w:rPr>
              <w:t>'x(t)'</w:t>
            </w:r>
            <w:r w:rsidRPr="00E949C5">
              <w:rPr>
                <w:lang w:val="de-DE"/>
              </w:rPr>
              <w:t xml:space="preserve">, </w:t>
            </w:r>
            <w:r w:rsidRPr="00E949C5">
              <w:rPr>
                <w:color w:val="AA04F9"/>
                <w:lang w:val="de-DE"/>
              </w:rPr>
              <w:t>'y(t)'</w:t>
            </w:r>
            <w:r w:rsidRPr="00E949C5">
              <w:rPr>
                <w:lang w:val="de-DE"/>
              </w:rPr>
              <w:t xml:space="preserve">, </w:t>
            </w:r>
            <w:r w:rsidRPr="00E949C5">
              <w:rPr>
                <w:color w:val="AA04F9"/>
                <w:lang w:val="de-DE"/>
              </w:rPr>
              <w:t>'e(t)'</w:t>
            </w:r>
            <w:r w:rsidRPr="00E949C5">
              <w:rPr>
                <w:lang w:val="de-DE"/>
              </w:rPr>
              <w:t>)</w:t>
            </w:r>
          </w:p>
          <w:p w14:paraId="69535E12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 xml:space="preserve">grid </w:t>
            </w:r>
            <w:r w:rsidRPr="00AB39AF">
              <w:rPr>
                <w:color w:val="AA04F9"/>
                <w:lang w:val="en-US"/>
              </w:rPr>
              <w:t>on</w:t>
            </w:r>
            <w:r w:rsidRPr="00AB39AF">
              <w:rPr>
                <w:lang w:val="en-US"/>
              </w:rPr>
              <w:t>;</w:t>
            </w:r>
          </w:p>
          <w:p w14:paraId="3E4CC629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xlabel(</w:t>
            </w:r>
            <w:r w:rsidRPr="00AB39AF">
              <w:rPr>
                <w:color w:val="AA04F9"/>
                <w:lang w:val="en-US"/>
              </w:rPr>
              <w:t>'n'</w:t>
            </w:r>
            <w:r w:rsidRPr="00AB39AF">
              <w:rPr>
                <w:lang w:val="en-US"/>
              </w:rPr>
              <w:t>,</w:t>
            </w:r>
            <w:r w:rsidRPr="00AB39AF">
              <w:rPr>
                <w:color w:val="AA04F9"/>
                <w:lang w:val="en-US"/>
              </w:rPr>
              <w:t>'FontSize'</w:t>
            </w:r>
            <w:r w:rsidRPr="00AB39AF">
              <w:rPr>
                <w:lang w:val="en-US"/>
              </w:rPr>
              <w:t>, 15);</w:t>
            </w:r>
          </w:p>
          <w:p w14:paraId="225AE2C5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ylabel(</w:t>
            </w:r>
            <w:r w:rsidRPr="00AB39AF">
              <w:rPr>
                <w:color w:val="AA04F9"/>
                <w:lang w:val="en-US"/>
              </w:rPr>
              <w:t>'Amplitude'</w:t>
            </w:r>
            <w:r w:rsidRPr="00AB39AF">
              <w:rPr>
                <w:lang w:val="en-US"/>
              </w:rPr>
              <w:t>,</w:t>
            </w:r>
            <w:r w:rsidRPr="00AB39AF">
              <w:rPr>
                <w:color w:val="AA04F9"/>
                <w:lang w:val="en-US"/>
              </w:rPr>
              <w:t>'FontSize'</w:t>
            </w:r>
            <w:r w:rsidRPr="00AB39AF">
              <w:rPr>
                <w:lang w:val="en-US"/>
              </w:rPr>
              <w:t>, 15);</w:t>
            </w:r>
          </w:p>
          <w:p w14:paraId="13BA6B2C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title(</w:t>
            </w:r>
            <w:r w:rsidRPr="00AB39AF">
              <w:rPr>
                <w:color w:val="AA04F9"/>
                <w:lang w:val="en-US"/>
              </w:rPr>
              <w:t>'Path-estimering: LMS'</w:t>
            </w:r>
            <w:r w:rsidRPr="00AB39AF">
              <w:rPr>
                <w:lang w:val="en-US"/>
              </w:rPr>
              <w:t>,</w:t>
            </w:r>
            <w:r w:rsidRPr="00AB39AF">
              <w:rPr>
                <w:color w:val="AA04F9"/>
                <w:lang w:val="en-US"/>
              </w:rPr>
              <w:t>'FontSize'</w:t>
            </w:r>
            <w:r w:rsidRPr="00AB39AF">
              <w:rPr>
                <w:lang w:val="en-US"/>
              </w:rPr>
              <w:t>, 16);</w:t>
            </w:r>
          </w:p>
          <w:p w14:paraId="71AE3506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set(gcf,</w:t>
            </w:r>
            <w:r w:rsidRPr="00AB39AF">
              <w:rPr>
                <w:color w:val="AA04F9"/>
                <w:lang w:val="en-US"/>
              </w:rPr>
              <w:t>'position'</w:t>
            </w:r>
            <w:r w:rsidRPr="00AB39AF">
              <w:rPr>
                <w:lang w:val="en-US"/>
              </w:rPr>
              <w:t>,[x0,y0,width,height])</w:t>
            </w:r>
          </w:p>
          <w:p w14:paraId="4335104E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saveas(gcf,</w:t>
            </w:r>
            <w:r w:rsidRPr="00AB39AF">
              <w:rPr>
                <w:color w:val="AA04F9"/>
                <w:lang w:val="en-US"/>
              </w:rPr>
              <w:t>'path_est_LMS.png'</w:t>
            </w:r>
            <w:r w:rsidRPr="00AB39AF">
              <w:rPr>
                <w:lang w:val="en-US"/>
              </w:rPr>
              <w:t>);</w:t>
            </w:r>
          </w:p>
          <w:p w14:paraId="65BF542E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</w:p>
          <w:p w14:paraId="780D4C5D" w14:textId="77777777" w:rsidR="00AB39AF" w:rsidRPr="00AB39AF" w:rsidRDefault="00AB39AF" w:rsidP="00423B74">
            <w:pPr>
              <w:pStyle w:val="Kode"/>
            </w:pPr>
            <w:r w:rsidRPr="00AB39AF">
              <w:rPr>
                <w:color w:val="028009"/>
              </w:rPr>
              <w:t>%% Path-estimering: Plot af estimeret filter</w:t>
            </w:r>
          </w:p>
          <w:p w14:paraId="31377BF4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figure()</w:t>
            </w:r>
          </w:p>
          <w:p w14:paraId="389B1655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stem(w)</w:t>
            </w:r>
          </w:p>
          <w:p w14:paraId="30B49ACA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 xml:space="preserve">grid </w:t>
            </w:r>
            <w:r w:rsidRPr="00AB39AF">
              <w:rPr>
                <w:color w:val="AA04F9"/>
                <w:lang w:val="en-US"/>
              </w:rPr>
              <w:t>on</w:t>
            </w:r>
            <w:r w:rsidRPr="00AB39AF">
              <w:rPr>
                <w:lang w:val="en-US"/>
              </w:rPr>
              <w:t>;</w:t>
            </w:r>
          </w:p>
          <w:p w14:paraId="1BA2FE0B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xlabel(</w:t>
            </w:r>
            <w:r w:rsidRPr="00AB39AF">
              <w:rPr>
                <w:color w:val="AA04F9"/>
                <w:lang w:val="en-US"/>
              </w:rPr>
              <w:t>'m'</w:t>
            </w:r>
            <w:r w:rsidRPr="00AB39AF">
              <w:rPr>
                <w:lang w:val="en-US"/>
              </w:rPr>
              <w:t>,</w:t>
            </w:r>
            <w:r w:rsidRPr="00AB39AF">
              <w:rPr>
                <w:color w:val="AA04F9"/>
                <w:lang w:val="en-US"/>
              </w:rPr>
              <w:t>'FontSize'</w:t>
            </w:r>
            <w:r w:rsidRPr="00AB39AF">
              <w:rPr>
                <w:lang w:val="en-US"/>
              </w:rPr>
              <w:t>, 15);</w:t>
            </w:r>
          </w:p>
          <w:p w14:paraId="56F8AA7C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ylabel(</w:t>
            </w:r>
            <w:r w:rsidRPr="00AB39AF">
              <w:rPr>
                <w:color w:val="AA04F9"/>
                <w:lang w:val="en-US"/>
              </w:rPr>
              <w:t>'w(m)'</w:t>
            </w:r>
            <w:r w:rsidRPr="00AB39AF">
              <w:rPr>
                <w:lang w:val="en-US"/>
              </w:rPr>
              <w:t>,</w:t>
            </w:r>
            <w:r w:rsidRPr="00AB39AF">
              <w:rPr>
                <w:color w:val="AA04F9"/>
                <w:lang w:val="en-US"/>
              </w:rPr>
              <w:t>'FontSize'</w:t>
            </w:r>
            <w:r w:rsidRPr="00AB39AF">
              <w:rPr>
                <w:lang w:val="en-US"/>
              </w:rPr>
              <w:t>, 15);</w:t>
            </w:r>
          </w:p>
          <w:p w14:paraId="1CB1439F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title(</w:t>
            </w:r>
            <w:r w:rsidRPr="00AB39AF">
              <w:rPr>
                <w:color w:val="AA04F9"/>
                <w:lang w:val="en-US"/>
              </w:rPr>
              <w:t>'Path-estimering: Filter-weights'</w:t>
            </w:r>
            <w:r w:rsidRPr="00AB39AF">
              <w:rPr>
                <w:lang w:val="en-US"/>
              </w:rPr>
              <w:t>,</w:t>
            </w:r>
            <w:r w:rsidRPr="00AB39AF">
              <w:rPr>
                <w:color w:val="AA04F9"/>
                <w:lang w:val="en-US"/>
              </w:rPr>
              <w:t>'FontSize'</w:t>
            </w:r>
            <w:r w:rsidRPr="00AB39AF">
              <w:rPr>
                <w:lang w:val="en-US"/>
              </w:rPr>
              <w:t>, 16);</w:t>
            </w:r>
          </w:p>
          <w:p w14:paraId="577BE5CE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set(gcf,</w:t>
            </w:r>
            <w:r w:rsidRPr="00AB39AF">
              <w:rPr>
                <w:color w:val="AA04F9"/>
                <w:lang w:val="en-US"/>
              </w:rPr>
              <w:t>'position'</w:t>
            </w:r>
            <w:r w:rsidRPr="00AB39AF">
              <w:rPr>
                <w:lang w:val="en-US"/>
              </w:rPr>
              <w:t>,[x0,y0,width,height])</w:t>
            </w:r>
          </w:p>
          <w:p w14:paraId="472BEEC5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saveas(gcf,</w:t>
            </w:r>
            <w:r w:rsidRPr="00AB39AF">
              <w:rPr>
                <w:color w:val="AA04F9"/>
                <w:lang w:val="en-US"/>
              </w:rPr>
              <w:t>'path_est_weights.png'</w:t>
            </w:r>
            <w:r w:rsidRPr="00AB39AF">
              <w:rPr>
                <w:lang w:val="en-US"/>
              </w:rPr>
              <w:t>);</w:t>
            </w:r>
          </w:p>
          <w:p w14:paraId="7B73DAB9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</w:p>
          <w:p w14:paraId="269ADF46" w14:textId="77777777" w:rsidR="00AB39AF" w:rsidRPr="00AB39AF" w:rsidRDefault="00AB39AF" w:rsidP="00423B74">
            <w:pPr>
              <w:pStyle w:val="Kode"/>
            </w:pPr>
            <w:r w:rsidRPr="00AB39AF">
              <w:rPr>
                <w:color w:val="028009"/>
              </w:rPr>
              <w:t>%% Path-estimering: Plot af frekvensresponset for estimeret filter</w:t>
            </w:r>
          </w:p>
          <w:p w14:paraId="1E7441D8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freqz(w,1,10000,</w:t>
            </w:r>
            <w:r w:rsidRPr="00AB39AF">
              <w:rPr>
                <w:color w:val="AA04F9"/>
                <w:lang w:val="en-US"/>
              </w:rPr>
              <w:t>'half'</w:t>
            </w:r>
            <w:r w:rsidRPr="00AB39AF">
              <w:rPr>
                <w:lang w:val="en-US"/>
              </w:rPr>
              <w:t>,fs)</w:t>
            </w:r>
          </w:p>
          <w:p w14:paraId="6D0EC4E5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title(</w:t>
            </w:r>
            <w:r w:rsidRPr="00AB39AF">
              <w:rPr>
                <w:color w:val="AA04F9"/>
                <w:lang w:val="en-US"/>
              </w:rPr>
              <w:t>'Path-estimering: Frekvensrespons'</w:t>
            </w:r>
            <w:r w:rsidRPr="00AB39AF">
              <w:rPr>
                <w:lang w:val="en-US"/>
              </w:rPr>
              <w:t xml:space="preserve">, </w:t>
            </w:r>
            <w:r w:rsidRPr="00AB39AF">
              <w:rPr>
                <w:color w:val="AA04F9"/>
                <w:lang w:val="en-US"/>
              </w:rPr>
              <w:t>'FontSize'</w:t>
            </w:r>
            <w:r w:rsidRPr="00AB39AF">
              <w:rPr>
                <w:lang w:val="en-US"/>
              </w:rPr>
              <w:t>, 16)</w:t>
            </w:r>
          </w:p>
          <w:p w14:paraId="6AA485B1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 xml:space="preserve">grid </w:t>
            </w:r>
            <w:r w:rsidRPr="00AB39AF">
              <w:rPr>
                <w:color w:val="AA04F9"/>
                <w:lang w:val="en-US"/>
              </w:rPr>
              <w:t>on</w:t>
            </w:r>
            <w:r w:rsidRPr="00AB39AF">
              <w:rPr>
                <w:lang w:val="en-US"/>
              </w:rPr>
              <w:t>;</w:t>
            </w:r>
          </w:p>
          <w:p w14:paraId="44A9C4EC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xlim([0 2000])</w:t>
            </w:r>
          </w:p>
          <w:p w14:paraId="3FF4619C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set(gcf,</w:t>
            </w:r>
            <w:r w:rsidRPr="00AB39AF">
              <w:rPr>
                <w:color w:val="AA04F9"/>
                <w:lang w:val="en-US"/>
              </w:rPr>
              <w:t>'position'</w:t>
            </w:r>
            <w:r w:rsidRPr="00AB39AF">
              <w:rPr>
                <w:lang w:val="en-US"/>
              </w:rPr>
              <w:t>,[x0,y0,width,height])</w:t>
            </w:r>
          </w:p>
          <w:p w14:paraId="1D516947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saveas(gcf,</w:t>
            </w:r>
            <w:r w:rsidRPr="00AB39AF">
              <w:rPr>
                <w:color w:val="AA04F9"/>
                <w:lang w:val="en-US"/>
              </w:rPr>
              <w:t>'path_est_freqz.png'</w:t>
            </w:r>
            <w:r w:rsidRPr="00AB39AF">
              <w:rPr>
                <w:lang w:val="en-US"/>
              </w:rPr>
              <w:t>);</w:t>
            </w:r>
          </w:p>
          <w:p w14:paraId="574086D5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</w:p>
          <w:p w14:paraId="61818280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color w:val="028009"/>
                <w:lang w:val="en-US"/>
              </w:rPr>
              <w:t>%% ANC: Støjsignalet</w:t>
            </w:r>
          </w:p>
          <w:p w14:paraId="407862A2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</w:p>
          <w:p w14:paraId="656CBD89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A = [1, 3, 0.5, 0.2, 2];</w:t>
            </w:r>
          </w:p>
          <w:p w14:paraId="17B02510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N_A = length(A);</w:t>
            </w:r>
          </w:p>
          <w:p w14:paraId="5B8A86B1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f0 = 50;</w:t>
            </w:r>
          </w:p>
          <w:p w14:paraId="6C5E10C3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n_A = 1:N_A;</w:t>
            </w:r>
          </w:p>
          <w:p w14:paraId="6FB5E839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f = f0*n_A;</w:t>
            </w:r>
          </w:p>
          <w:p w14:paraId="309AB564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 xml:space="preserve">phase = rand(1,N_A); </w:t>
            </w:r>
            <w:r w:rsidRPr="00AB39AF">
              <w:rPr>
                <w:color w:val="028009"/>
                <w:lang w:val="en-US"/>
              </w:rPr>
              <w:t>% Random initial phase</w:t>
            </w:r>
          </w:p>
          <w:p w14:paraId="3A2D7959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t = [0:N-1]/fs;</w:t>
            </w:r>
          </w:p>
          <w:p w14:paraId="7D9511C3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x_noise = A(1)*cos(2*pi*t*f(1)+phase(1)) + A(2)*cos(2*pi*t*f(2)+phase(2)) + A(3)*cos(2*pi*t*f(3)+phase(3)) + A(4)*cos(2*pi*t*f(4)+phase(4)) + A(5)*cos(2*pi*t*f(5)+phase(5));</w:t>
            </w:r>
          </w:p>
          <w:p w14:paraId="5AD75C26" w14:textId="77777777" w:rsidR="00AB39AF" w:rsidRPr="00972481" w:rsidRDefault="00AB39AF" w:rsidP="00423B74">
            <w:pPr>
              <w:pStyle w:val="Kode"/>
            </w:pPr>
            <w:r w:rsidRPr="00972481">
              <w:t>X_noise = fft(x_noise, N);</w:t>
            </w:r>
          </w:p>
          <w:p w14:paraId="12F716D1" w14:textId="77777777" w:rsidR="00AB39AF" w:rsidRPr="00972481" w:rsidRDefault="00AB39AF" w:rsidP="00423B74">
            <w:pPr>
              <w:pStyle w:val="Kode"/>
            </w:pPr>
          </w:p>
          <w:p w14:paraId="2C3310D1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figure()</w:t>
            </w:r>
          </w:p>
          <w:p w14:paraId="3E18E0F1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subplot(2,1,1)</w:t>
            </w:r>
          </w:p>
          <w:p w14:paraId="5B7A4E2C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plot(n,x_noise)</w:t>
            </w:r>
          </w:p>
          <w:p w14:paraId="7E15D8E7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 xml:space="preserve">grid </w:t>
            </w:r>
            <w:r w:rsidRPr="00AB39AF">
              <w:rPr>
                <w:color w:val="AA04F9"/>
                <w:lang w:val="en-US"/>
              </w:rPr>
              <w:t>on</w:t>
            </w:r>
            <w:r w:rsidRPr="00AB39AF">
              <w:rPr>
                <w:lang w:val="en-US"/>
              </w:rPr>
              <w:t>;</w:t>
            </w:r>
          </w:p>
          <w:p w14:paraId="272F1DD7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xlabel(</w:t>
            </w:r>
            <w:r w:rsidRPr="00AB39AF">
              <w:rPr>
                <w:color w:val="AA04F9"/>
                <w:lang w:val="en-US"/>
              </w:rPr>
              <w:t>'n'</w:t>
            </w:r>
            <w:r w:rsidRPr="00AB39AF">
              <w:rPr>
                <w:lang w:val="en-US"/>
              </w:rPr>
              <w:t>,</w:t>
            </w:r>
            <w:r w:rsidRPr="00AB39AF">
              <w:rPr>
                <w:color w:val="AA04F9"/>
                <w:lang w:val="en-US"/>
              </w:rPr>
              <w:t>'FontSize'</w:t>
            </w:r>
            <w:r w:rsidRPr="00AB39AF">
              <w:rPr>
                <w:lang w:val="en-US"/>
              </w:rPr>
              <w:t>, 15);</w:t>
            </w:r>
          </w:p>
          <w:p w14:paraId="559887C3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ylabel(</w:t>
            </w:r>
            <w:r w:rsidRPr="00AB39AF">
              <w:rPr>
                <w:color w:val="AA04F9"/>
                <w:lang w:val="en-US"/>
              </w:rPr>
              <w:t>'x_{noise}'</w:t>
            </w:r>
            <w:r w:rsidRPr="00AB39AF">
              <w:rPr>
                <w:lang w:val="en-US"/>
              </w:rPr>
              <w:t>,</w:t>
            </w:r>
            <w:r w:rsidRPr="00AB39AF">
              <w:rPr>
                <w:color w:val="AA04F9"/>
                <w:lang w:val="en-US"/>
              </w:rPr>
              <w:t>'FontSize'</w:t>
            </w:r>
            <w:r w:rsidRPr="00AB39AF">
              <w:rPr>
                <w:lang w:val="en-US"/>
              </w:rPr>
              <w:t>, 15);</w:t>
            </w:r>
          </w:p>
          <w:p w14:paraId="579D28B1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title(</w:t>
            </w:r>
            <w:r w:rsidRPr="00AB39AF">
              <w:rPr>
                <w:color w:val="AA04F9"/>
                <w:lang w:val="en-US"/>
              </w:rPr>
              <w:t>'Noisy signal'</w:t>
            </w:r>
            <w:r w:rsidRPr="00AB39AF">
              <w:rPr>
                <w:lang w:val="en-US"/>
              </w:rPr>
              <w:t>,</w:t>
            </w:r>
            <w:r w:rsidRPr="00AB39AF">
              <w:rPr>
                <w:color w:val="AA04F9"/>
                <w:lang w:val="en-US"/>
              </w:rPr>
              <w:t>'FontSize'</w:t>
            </w:r>
            <w:r w:rsidRPr="00AB39AF">
              <w:rPr>
                <w:lang w:val="en-US"/>
              </w:rPr>
              <w:t>, 16);</w:t>
            </w:r>
          </w:p>
          <w:p w14:paraId="432EFADF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subplot(2,1,2)</w:t>
            </w:r>
          </w:p>
          <w:p w14:paraId="7C5B1E6A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plot(f_axis(1:end/2), abs(X_noise(1:end/2)))</w:t>
            </w:r>
          </w:p>
          <w:p w14:paraId="4EAACDCE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 xml:space="preserve">grid </w:t>
            </w:r>
            <w:r w:rsidRPr="00AB39AF">
              <w:rPr>
                <w:color w:val="AA04F9"/>
                <w:lang w:val="en-US"/>
              </w:rPr>
              <w:t>on</w:t>
            </w:r>
            <w:r w:rsidRPr="00AB39AF">
              <w:rPr>
                <w:lang w:val="en-US"/>
              </w:rPr>
              <w:t>;</w:t>
            </w:r>
          </w:p>
          <w:p w14:paraId="09A63713" w14:textId="77777777" w:rsidR="00AB39AF" w:rsidRPr="00AB39AF" w:rsidRDefault="00AB39AF" w:rsidP="00423B74">
            <w:pPr>
              <w:pStyle w:val="Kode"/>
            </w:pPr>
            <w:r w:rsidRPr="00AB39AF">
              <w:t>xlabel(</w:t>
            </w:r>
            <w:r w:rsidRPr="00AB39AF">
              <w:rPr>
                <w:color w:val="AA04F9"/>
              </w:rPr>
              <w:t>'Frekvens [Hz]'</w:t>
            </w:r>
            <w:r w:rsidRPr="00AB39AF">
              <w:t>,</w:t>
            </w:r>
            <w:r w:rsidRPr="00AB39AF">
              <w:rPr>
                <w:color w:val="AA04F9"/>
              </w:rPr>
              <w:t>'FontSize'</w:t>
            </w:r>
            <w:r w:rsidRPr="00AB39AF">
              <w:t>, 15)</w:t>
            </w:r>
          </w:p>
          <w:p w14:paraId="489B8235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ylabel(</w:t>
            </w:r>
            <w:r w:rsidRPr="00AB39AF">
              <w:rPr>
                <w:color w:val="AA04F9"/>
                <w:lang w:val="en-US"/>
              </w:rPr>
              <w:t>'Magnitude'</w:t>
            </w:r>
            <w:r w:rsidRPr="00AB39AF">
              <w:rPr>
                <w:lang w:val="en-US"/>
              </w:rPr>
              <w:t>,</w:t>
            </w:r>
            <w:r w:rsidRPr="00AB39AF">
              <w:rPr>
                <w:color w:val="AA04F9"/>
                <w:lang w:val="en-US"/>
              </w:rPr>
              <w:t>'FontSize'</w:t>
            </w:r>
            <w:r w:rsidRPr="00AB39AF">
              <w:rPr>
                <w:lang w:val="en-US"/>
              </w:rPr>
              <w:t>, 15)</w:t>
            </w:r>
          </w:p>
          <w:p w14:paraId="10DF0ED6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title(</w:t>
            </w:r>
            <w:r w:rsidRPr="00AB39AF">
              <w:rPr>
                <w:color w:val="AA04F9"/>
                <w:lang w:val="en-US"/>
              </w:rPr>
              <w:t>'Amplitude-spektrum'</w:t>
            </w:r>
            <w:r w:rsidRPr="00AB39AF">
              <w:rPr>
                <w:lang w:val="en-US"/>
              </w:rPr>
              <w:t>,</w:t>
            </w:r>
            <w:r w:rsidRPr="00AB39AF">
              <w:rPr>
                <w:color w:val="AA04F9"/>
                <w:lang w:val="en-US"/>
              </w:rPr>
              <w:t>'FontSize'</w:t>
            </w:r>
            <w:r w:rsidRPr="00AB39AF">
              <w:rPr>
                <w:lang w:val="en-US"/>
              </w:rPr>
              <w:t>, 16)</w:t>
            </w:r>
          </w:p>
          <w:p w14:paraId="5848EA94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xlim([0 500])</w:t>
            </w:r>
          </w:p>
          <w:p w14:paraId="005C0A82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set(gcf,</w:t>
            </w:r>
            <w:r w:rsidRPr="00AB39AF">
              <w:rPr>
                <w:color w:val="AA04F9"/>
                <w:lang w:val="en-US"/>
              </w:rPr>
              <w:t>'position'</w:t>
            </w:r>
            <w:r w:rsidRPr="00AB39AF">
              <w:rPr>
                <w:lang w:val="en-US"/>
              </w:rPr>
              <w:t>,[x0,y0,width,height])</w:t>
            </w:r>
          </w:p>
          <w:p w14:paraId="660BCF6D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saveas(gcf,</w:t>
            </w:r>
            <w:r w:rsidRPr="00AB39AF">
              <w:rPr>
                <w:color w:val="AA04F9"/>
                <w:lang w:val="en-US"/>
              </w:rPr>
              <w:t>'noise_signal.png'</w:t>
            </w:r>
            <w:r w:rsidRPr="00AB39AF">
              <w:rPr>
                <w:lang w:val="en-US"/>
              </w:rPr>
              <w:t>);</w:t>
            </w:r>
          </w:p>
          <w:p w14:paraId="6E217D43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</w:p>
          <w:p w14:paraId="15CF5473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color w:val="028009"/>
                <w:lang w:val="en-US"/>
              </w:rPr>
              <w:t>%% ANC: Apply path-estimate</w:t>
            </w:r>
          </w:p>
          <w:p w14:paraId="4DE782D6" w14:textId="77777777" w:rsidR="00AB39AF" w:rsidRPr="00E949C5" w:rsidRDefault="00AB39AF" w:rsidP="00423B74">
            <w:pPr>
              <w:pStyle w:val="Kode"/>
              <w:rPr>
                <w:lang w:val="de-DE"/>
              </w:rPr>
            </w:pPr>
            <w:r w:rsidRPr="00E949C5">
              <w:rPr>
                <w:lang w:val="de-DE"/>
              </w:rPr>
              <w:t>x_noise_hat(n) = zeros(1,N);</w:t>
            </w:r>
          </w:p>
          <w:p w14:paraId="45933B63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color w:val="0E00FF"/>
                <w:lang w:val="en-US"/>
              </w:rPr>
              <w:t xml:space="preserve">for </w:t>
            </w:r>
            <w:r w:rsidRPr="00AB39AF">
              <w:rPr>
                <w:lang w:val="en-US"/>
              </w:rPr>
              <w:t>n=1:N</w:t>
            </w:r>
          </w:p>
          <w:p w14:paraId="3C5A112B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 xml:space="preserve">    </w:t>
            </w:r>
            <w:r w:rsidRPr="00AB39AF">
              <w:rPr>
                <w:color w:val="0E00FF"/>
                <w:lang w:val="en-US"/>
              </w:rPr>
              <w:t xml:space="preserve">for </w:t>
            </w:r>
            <w:r w:rsidRPr="00AB39AF">
              <w:rPr>
                <w:lang w:val="en-US"/>
              </w:rPr>
              <w:t>m=1:M</w:t>
            </w:r>
          </w:p>
          <w:p w14:paraId="66516E0B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 xml:space="preserve">        </w:t>
            </w:r>
            <w:r w:rsidRPr="00AB39AF">
              <w:rPr>
                <w:color w:val="0E00FF"/>
                <w:lang w:val="en-US"/>
              </w:rPr>
              <w:t xml:space="preserve">if </w:t>
            </w:r>
            <w:r w:rsidRPr="00AB39AF">
              <w:rPr>
                <w:lang w:val="en-US"/>
              </w:rPr>
              <w:t xml:space="preserve">(n &gt; m) </w:t>
            </w:r>
          </w:p>
          <w:p w14:paraId="5CF78A84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 xml:space="preserve">            x_noise_hat(n) = x_noise_hat(n) + w(m)*x_noise(n-m+1);</w:t>
            </w:r>
          </w:p>
          <w:p w14:paraId="1F89C0B9" w14:textId="77777777" w:rsidR="00AB39AF" w:rsidRPr="00AB39AF" w:rsidRDefault="00AB39AF" w:rsidP="00423B74">
            <w:pPr>
              <w:pStyle w:val="Kode"/>
            </w:pPr>
            <w:r w:rsidRPr="00AB39AF">
              <w:rPr>
                <w:lang w:val="en-US"/>
              </w:rPr>
              <w:t xml:space="preserve">        </w:t>
            </w:r>
            <w:r w:rsidRPr="00AB39AF">
              <w:rPr>
                <w:color w:val="0E00FF"/>
              </w:rPr>
              <w:t>end</w:t>
            </w:r>
          </w:p>
          <w:p w14:paraId="02B339B9" w14:textId="77777777" w:rsidR="00AB39AF" w:rsidRPr="00AB39AF" w:rsidRDefault="00AB39AF" w:rsidP="00423B74">
            <w:pPr>
              <w:pStyle w:val="Kode"/>
            </w:pPr>
            <w:r w:rsidRPr="00AB39AF">
              <w:t xml:space="preserve">    </w:t>
            </w:r>
            <w:r w:rsidRPr="00AB39AF">
              <w:rPr>
                <w:color w:val="0E00FF"/>
              </w:rPr>
              <w:t>end</w:t>
            </w:r>
          </w:p>
          <w:p w14:paraId="30BA30BF" w14:textId="77777777" w:rsidR="00AB39AF" w:rsidRPr="00AB39AF" w:rsidRDefault="00AB39AF" w:rsidP="00423B74">
            <w:pPr>
              <w:pStyle w:val="Kode"/>
            </w:pPr>
            <w:r w:rsidRPr="00AB39AF">
              <w:rPr>
                <w:color w:val="0E00FF"/>
              </w:rPr>
              <w:t>end</w:t>
            </w:r>
          </w:p>
          <w:p w14:paraId="71ECCE40" w14:textId="77777777" w:rsidR="00AB39AF" w:rsidRPr="00AB39AF" w:rsidRDefault="00AB39AF" w:rsidP="00423B74">
            <w:pPr>
              <w:pStyle w:val="Kode"/>
            </w:pPr>
            <w:r w:rsidRPr="00AB39AF">
              <w:t>n = 1:N;</w:t>
            </w:r>
          </w:p>
          <w:p w14:paraId="24B16D4E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figure()</w:t>
            </w:r>
          </w:p>
          <w:p w14:paraId="45BB0D25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plot(n,x_noise)</w:t>
            </w:r>
          </w:p>
          <w:p w14:paraId="33F42D0B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 xml:space="preserve">hold </w:t>
            </w:r>
            <w:r w:rsidRPr="00AB39AF">
              <w:rPr>
                <w:color w:val="AA04F9"/>
                <w:lang w:val="en-US"/>
              </w:rPr>
              <w:t>on</w:t>
            </w:r>
            <w:r w:rsidRPr="00AB39AF">
              <w:rPr>
                <w:lang w:val="en-US"/>
              </w:rPr>
              <w:t>;</w:t>
            </w:r>
          </w:p>
          <w:p w14:paraId="3970C85A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plot(n,x_noise_hat)</w:t>
            </w:r>
          </w:p>
          <w:p w14:paraId="36C2F7DE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legend(</w:t>
            </w:r>
            <w:r w:rsidRPr="00AB39AF">
              <w:rPr>
                <w:color w:val="AA04F9"/>
                <w:lang w:val="en-US"/>
              </w:rPr>
              <w:t>'x_{noise}(n)'</w:t>
            </w:r>
            <w:r w:rsidRPr="00AB39AF">
              <w:rPr>
                <w:lang w:val="en-US"/>
              </w:rPr>
              <w:t xml:space="preserve">, </w:t>
            </w:r>
            <w:r w:rsidRPr="00AB39AF">
              <w:rPr>
                <w:color w:val="AA04F9"/>
                <w:lang w:val="en-US"/>
              </w:rPr>
              <w:t>'x_{noisehat}(n)'</w:t>
            </w:r>
            <w:r w:rsidRPr="00AB39AF">
              <w:rPr>
                <w:lang w:val="en-US"/>
              </w:rPr>
              <w:t>)</w:t>
            </w:r>
          </w:p>
          <w:p w14:paraId="70ABCAF3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 xml:space="preserve">grid </w:t>
            </w:r>
            <w:r w:rsidRPr="00AB39AF">
              <w:rPr>
                <w:color w:val="AA04F9"/>
                <w:lang w:val="en-US"/>
              </w:rPr>
              <w:t>on</w:t>
            </w:r>
            <w:r w:rsidRPr="00AB39AF">
              <w:rPr>
                <w:lang w:val="en-US"/>
              </w:rPr>
              <w:t>;</w:t>
            </w:r>
          </w:p>
          <w:p w14:paraId="0995BB2D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xlabel(</w:t>
            </w:r>
            <w:r w:rsidRPr="00AB39AF">
              <w:rPr>
                <w:color w:val="AA04F9"/>
                <w:lang w:val="en-US"/>
              </w:rPr>
              <w:t>'n'</w:t>
            </w:r>
            <w:r w:rsidRPr="00AB39AF">
              <w:rPr>
                <w:lang w:val="en-US"/>
              </w:rPr>
              <w:t>,</w:t>
            </w:r>
            <w:r w:rsidRPr="00AB39AF">
              <w:rPr>
                <w:color w:val="AA04F9"/>
                <w:lang w:val="en-US"/>
              </w:rPr>
              <w:t>'FontSize'</w:t>
            </w:r>
            <w:r w:rsidRPr="00AB39AF">
              <w:rPr>
                <w:lang w:val="en-US"/>
              </w:rPr>
              <w:t>, 15);</w:t>
            </w:r>
          </w:p>
          <w:p w14:paraId="503A5A3B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ylabel(</w:t>
            </w:r>
            <w:r w:rsidRPr="00AB39AF">
              <w:rPr>
                <w:color w:val="AA04F9"/>
                <w:lang w:val="en-US"/>
              </w:rPr>
              <w:t>'Amplitude'</w:t>
            </w:r>
            <w:r w:rsidRPr="00AB39AF">
              <w:rPr>
                <w:lang w:val="en-US"/>
              </w:rPr>
              <w:t>,</w:t>
            </w:r>
            <w:r w:rsidRPr="00AB39AF">
              <w:rPr>
                <w:color w:val="AA04F9"/>
                <w:lang w:val="en-US"/>
              </w:rPr>
              <w:t>'FontSize'</w:t>
            </w:r>
            <w:r w:rsidRPr="00AB39AF">
              <w:rPr>
                <w:lang w:val="en-US"/>
              </w:rPr>
              <w:t>, 15);</w:t>
            </w:r>
          </w:p>
          <w:p w14:paraId="69A45BB4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title(</w:t>
            </w:r>
            <w:r w:rsidRPr="00AB39AF">
              <w:rPr>
                <w:color w:val="AA04F9"/>
                <w:lang w:val="en-US"/>
              </w:rPr>
              <w:t>'Noisy signal filtered'</w:t>
            </w:r>
            <w:r w:rsidRPr="00AB39AF">
              <w:rPr>
                <w:lang w:val="en-US"/>
              </w:rPr>
              <w:t>,</w:t>
            </w:r>
            <w:r w:rsidRPr="00AB39AF">
              <w:rPr>
                <w:color w:val="AA04F9"/>
                <w:lang w:val="en-US"/>
              </w:rPr>
              <w:t>'FontSize'</w:t>
            </w:r>
            <w:r w:rsidRPr="00AB39AF">
              <w:rPr>
                <w:lang w:val="en-US"/>
              </w:rPr>
              <w:t>, 16)</w:t>
            </w:r>
          </w:p>
          <w:p w14:paraId="615EF329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xlim([0 1000])</w:t>
            </w:r>
          </w:p>
          <w:p w14:paraId="12A365E2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set(gcf,</w:t>
            </w:r>
            <w:r w:rsidRPr="00AB39AF">
              <w:rPr>
                <w:color w:val="AA04F9"/>
                <w:lang w:val="en-US"/>
              </w:rPr>
              <w:t>'position'</w:t>
            </w:r>
            <w:r w:rsidRPr="00AB39AF">
              <w:rPr>
                <w:lang w:val="en-US"/>
              </w:rPr>
              <w:t>,[x0,y0,width,height])</w:t>
            </w:r>
          </w:p>
          <w:p w14:paraId="2188377D" w14:textId="77777777" w:rsidR="00AB39AF" w:rsidRPr="00AB39AF" w:rsidRDefault="00AB39AF" w:rsidP="00423B74">
            <w:pPr>
              <w:pStyle w:val="Kode"/>
            </w:pPr>
            <w:r w:rsidRPr="00AB39AF">
              <w:t>saveas(gcf,</w:t>
            </w:r>
            <w:r w:rsidRPr="00AB39AF">
              <w:rPr>
                <w:color w:val="AA04F9"/>
              </w:rPr>
              <w:t>'noise_signal_filtered.png'</w:t>
            </w:r>
            <w:r w:rsidRPr="00AB39AF">
              <w:t>);</w:t>
            </w:r>
          </w:p>
          <w:p w14:paraId="01C58C95" w14:textId="77777777" w:rsidR="00AB39AF" w:rsidRPr="00AB39AF" w:rsidRDefault="00AB39AF" w:rsidP="00423B74">
            <w:pPr>
              <w:pStyle w:val="Kode"/>
            </w:pPr>
          </w:p>
          <w:p w14:paraId="12AEDF43" w14:textId="77777777" w:rsidR="00AB39AF" w:rsidRPr="00AB39AF" w:rsidRDefault="00AB39AF" w:rsidP="00423B74">
            <w:pPr>
              <w:pStyle w:val="Kode"/>
            </w:pPr>
            <w:r w:rsidRPr="00AB39AF">
              <w:rPr>
                <w:color w:val="028009"/>
              </w:rPr>
              <w:t>%% ANC: LMS</w:t>
            </w:r>
          </w:p>
          <w:p w14:paraId="59B7CA7C" w14:textId="77777777" w:rsidR="00AB39AF" w:rsidRPr="00AB39AF" w:rsidRDefault="00AB39AF" w:rsidP="00423B74">
            <w:pPr>
              <w:pStyle w:val="Kode"/>
            </w:pPr>
          </w:p>
          <w:p w14:paraId="7ADFC9EA" w14:textId="77777777" w:rsidR="00AB39AF" w:rsidRPr="00AB39AF" w:rsidRDefault="00AB39AF" w:rsidP="00423B74">
            <w:pPr>
              <w:pStyle w:val="Kode"/>
            </w:pPr>
            <w:r w:rsidRPr="00AB39AF">
              <w:t xml:space="preserve">M = 50;         </w:t>
            </w:r>
            <w:r w:rsidRPr="00AB39AF">
              <w:rPr>
                <w:color w:val="028009"/>
              </w:rPr>
              <w:t>% et M-tap filter</w:t>
            </w:r>
          </w:p>
          <w:p w14:paraId="76521229" w14:textId="77777777" w:rsidR="00AB39AF" w:rsidRPr="00E949C5" w:rsidRDefault="00AB39AF" w:rsidP="00423B74">
            <w:pPr>
              <w:pStyle w:val="Kode"/>
              <w:rPr>
                <w:lang w:val="de-DE"/>
              </w:rPr>
            </w:pPr>
            <w:r w:rsidRPr="00E949C5">
              <w:rPr>
                <w:lang w:val="de-DE"/>
              </w:rPr>
              <w:t xml:space="preserve">mu = 0.001;     </w:t>
            </w:r>
            <w:r w:rsidRPr="00E949C5">
              <w:rPr>
                <w:color w:val="028009"/>
                <w:lang w:val="de-DE"/>
              </w:rPr>
              <w:t>% stepsize</w:t>
            </w:r>
          </w:p>
          <w:p w14:paraId="458FAE59" w14:textId="77777777" w:rsidR="00AB39AF" w:rsidRPr="00E949C5" w:rsidRDefault="00AB39AF" w:rsidP="00423B74">
            <w:pPr>
              <w:pStyle w:val="Kode"/>
              <w:rPr>
                <w:lang w:val="de-DE"/>
              </w:rPr>
            </w:pPr>
            <w:r w:rsidRPr="00E949C5">
              <w:rPr>
                <w:lang w:val="de-DE"/>
              </w:rPr>
              <w:t>[y, e, w] = LMS(x_noise_hat, -x_noise_hat, N, M, mu);</w:t>
            </w:r>
          </w:p>
          <w:p w14:paraId="34206520" w14:textId="77777777" w:rsidR="00AB39AF" w:rsidRPr="00E949C5" w:rsidRDefault="00AB39AF" w:rsidP="00423B74">
            <w:pPr>
              <w:pStyle w:val="Kode"/>
              <w:rPr>
                <w:lang w:val="de-DE"/>
              </w:rPr>
            </w:pPr>
          </w:p>
          <w:p w14:paraId="59D43977" w14:textId="77777777" w:rsidR="00AB39AF" w:rsidRPr="00E949C5" w:rsidRDefault="00AB39AF" w:rsidP="00423B74">
            <w:pPr>
              <w:pStyle w:val="Kode"/>
              <w:rPr>
                <w:lang w:val="de-DE"/>
              </w:rPr>
            </w:pPr>
            <w:r w:rsidRPr="00E949C5">
              <w:rPr>
                <w:lang w:val="de-DE"/>
              </w:rPr>
              <w:t>e_rms = rms(e(500:end))</w:t>
            </w:r>
          </w:p>
          <w:p w14:paraId="3DAD76F4" w14:textId="77777777" w:rsidR="00AB39AF" w:rsidRPr="00E949C5" w:rsidRDefault="00AB39AF" w:rsidP="00423B74">
            <w:pPr>
              <w:pStyle w:val="Kode"/>
              <w:rPr>
                <w:lang w:val="de-DE"/>
              </w:rPr>
            </w:pPr>
          </w:p>
          <w:p w14:paraId="42B9379F" w14:textId="77777777" w:rsidR="00AB39AF" w:rsidRPr="00E949C5" w:rsidRDefault="00AB39AF" w:rsidP="00423B74">
            <w:pPr>
              <w:pStyle w:val="Kode"/>
            </w:pPr>
            <w:r w:rsidRPr="00E949C5">
              <w:rPr>
                <w:color w:val="028009"/>
              </w:rPr>
              <w:t>%% ANC: Plot af LMS</w:t>
            </w:r>
          </w:p>
          <w:p w14:paraId="5697A574" w14:textId="77777777" w:rsidR="00AB39AF" w:rsidRPr="00E949C5" w:rsidRDefault="00AB39AF" w:rsidP="00423B74">
            <w:pPr>
              <w:pStyle w:val="Kode"/>
            </w:pPr>
            <w:r w:rsidRPr="00E949C5">
              <w:t>n = 1:N;</w:t>
            </w:r>
          </w:p>
          <w:p w14:paraId="12B3330D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figure()</w:t>
            </w:r>
          </w:p>
          <w:p w14:paraId="7FBA4060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plot(n,x_noise_hat)</w:t>
            </w:r>
          </w:p>
          <w:p w14:paraId="2744AE18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 xml:space="preserve">hold </w:t>
            </w:r>
            <w:r w:rsidRPr="00AB39AF">
              <w:rPr>
                <w:color w:val="AA04F9"/>
                <w:lang w:val="en-US"/>
              </w:rPr>
              <w:t>on</w:t>
            </w:r>
            <w:r w:rsidRPr="00AB39AF">
              <w:rPr>
                <w:lang w:val="en-US"/>
              </w:rPr>
              <w:t>;</w:t>
            </w:r>
          </w:p>
          <w:p w14:paraId="10D79514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plot(n,y)</w:t>
            </w:r>
          </w:p>
          <w:p w14:paraId="397EE93F" w14:textId="77777777" w:rsidR="00AB39AF" w:rsidRPr="00E949C5" w:rsidRDefault="00AB39AF" w:rsidP="00423B74">
            <w:pPr>
              <w:pStyle w:val="Kode"/>
              <w:rPr>
                <w:lang w:val="de-DE"/>
              </w:rPr>
            </w:pPr>
            <w:r w:rsidRPr="00E949C5">
              <w:rPr>
                <w:lang w:val="de-DE"/>
              </w:rPr>
              <w:t xml:space="preserve">plot(n,e, </w:t>
            </w:r>
            <w:r w:rsidRPr="00E949C5">
              <w:rPr>
                <w:color w:val="AA04F9"/>
                <w:lang w:val="de-DE"/>
              </w:rPr>
              <w:t>'LineWidth'</w:t>
            </w:r>
            <w:r w:rsidRPr="00E949C5">
              <w:rPr>
                <w:lang w:val="de-DE"/>
              </w:rPr>
              <w:t>,2)</w:t>
            </w:r>
          </w:p>
          <w:p w14:paraId="54C6EC94" w14:textId="77777777" w:rsidR="00AB39AF" w:rsidRPr="00E949C5" w:rsidRDefault="00AB39AF" w:rsidP="00423B74">
            <w:pPr>
              <w:pStyle w:val="Kode"/>
              <w:rPr>
                <w:lang w:val="de-DE"/>
              </w:rPr>
            </w:pPr>
            <w:r w:rsidRPr="00E949C5">
              <w:rPr>
                <w:lang w:val="de-DE"/>
              </w:rPr>
              <w:t>legend(</w:t>
            </w:r>
            <w:r w:rsidRPr="00E949C5">
              <w:rPr>
                <w:color w:val="AA04F9"/>
                <w:lang w:val="de-DE"/>
              </w:rPr>
              <w:t>'x(n)'</w:t>
            </w:r>
            <w:r w:rsidRPr="00E949C5">
              <w:rPr>
                <w:lang w:val="de-DE"/>
              </w:rPr>
              <w:t xml:space="preserve">, </w:t>
            </w:r>
            <w:r w:rsidRPr="00E949C5">
              <w:rPr>
                <w:color w:val="AA04F9"/>
                <w:lang w:val="de-DE"/>
              </w:rPr>
              <w:t>'y(n)'</w:t>
            </w:r>
            <w:r w:rsidRPr="00E949C5">
              <w:rPr>
                <w:lang w:val="de-DE"/>
              </w:rPr>
              <w:t xml:space="preserve">, </w:t>
            </w:r>
            <w:r w:rsidRPr="00E949C5">
              <w:rPr>
                <w:color w:val="AA04F9"/>
                <w:lang w:val="de-DE"/>
              </w:rPr>
              <w:t>'e(n)'</w:t>
            </w:r>
            <w:r w:rsidRPr="00E949C5">
              <w:rPr>
                <w:lang w:val="de-DE"/>
              </w:rPr>
              <w:t>)</w:t>
            </w:r>
          </w:p>
          <w:p w14:paraId="6E6EC9AC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 xml:space="preserve">grid </w:t>
            </w:r>
            <w:r w:rsidRPr="00AB39AF">
              <w:rPr>
                <w:color w:val="AA04F9"/>
                <w:lang w:val="en-US"/>
              </w:rPr>
              <w:t>on</w:t>
            </w:r>
            <w:r w:rsidRPr="00AB39AF">
              <w:rPr>
                <w:lang w:val="en-US"/>
              </w:rPr>
              <w:t>;</w:t>
            </w:r>
          </w:p>
          <w:p w14:paraId="2B3BB882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xlabel(</w:t>
            </w:r>
            <w:r w:rsidRPr="00AB39AF">
              <w:rPr>
                <w:color w:val="AA04F9"/>
                <w:lang w:val="en-US"/>
              </w:rPr>
              <w:t>'n'</w:t>
            </w:r>
            <w:r w:rsidRPr="00AB39AF">
              <w:rPr>
                <w:lang w:val="en-US"/>
              </w:rPr>
              <w:t>,</w:t>
            </w:r>
            <w:r w:rsidRPr="00AB39AF">
              <w:rPr>
                <w:color w:val="AA04F9"/>
                <w:lang w:val="en-US"/>
              </w:rPr>
              <w:t>'FontSize'</w:t>
            </w:r>
            <w:r w:rsidRPr="00AB39AF">
              <w:rPr>
                <w:lang w:val="en-US"/>
              </w:rPr>
              <w:t>, 15);</w:t>
            </w:r>
          </w:p>
          <w:p w14:paraId="2D2211CB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ylabel(</w:t>
            </w:r>
            <w:r w:rsidRPr="00AB39AF">
              <w:rPr>
                <w:color w:val="AA04F9"/>
                <w:lang w:val="en-US"/>
              </w:rPr>
              <w:t>'Amplitude'</w:t>
            </w:r>
            <w:r w:rsidRPr="00AB39AF">
              <w:rPr>
                <w:lang w:val="en-US"/>
              </w:rPr>
              <w:t>,</w:t>
            </w:r>
            <w:r w:rsidRPr="00AB39AF">
              <w:rPr>
                <w:color w:val="AA04F9"/>
                <w:lang w:val="en-US"/>
              </w:rPr>
              <w:t>'FontSize'</w:t>
            </w:r>
            <w:r w:rsidRPr="00AB39AF">
              <w:rPr>
                <w:lang w:val="en-US"/>
              </w:rPr>
              <w:t>, 15);</w:t>
            </w:r>
          </w:p>
          <w:p w14:paraId="0F1165ED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title(</w:t>
            </w:r>
            <w:r w:rsidRPr="00AB39AF">
              <w:rPr>
                <w:color w:val="AA04F9"/>
                <w:lang w:val="en-US"/>
              </w:rPr>
              <w:t>'ANC: LMS'</w:t>
            </w:r>
            <w:r w:rsidRPr="00AB39AF">
              <w:rPr>
                <w:lang w:val="en-US"/>
              </w:rPr>
              <w:t>,</w:t>
            </w:r>
            <w:r w:rsidRPr="00AB39AF">
              <w:rPr>
                <w:color w:val="AA04F9"/>
                <w:lang w:val="en-US"/>
              </w:rPr>
              <w:t>'FontSize'</w:t>
            </w:r>
            <w:r w:rsidRPr="00AB39AF">
              <w:rPr>
                <w:lang w:val="en-US"/>
              </w:rPr>
              <w:t>, 16);</w:t>
            </w:r>
          </w:p>
          <w:p w14:paraId="297FEC06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xlim([0 3000])</w:t>
            </w:r>
          </w:p>
          <w:p w14:paraId="2B8E5B20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set(gcf,</w:t>
            </w:r>
            <w:r w:rsidRPr="00AB39AF">
              <w:rPr>
                <w:color w:val="AA04F9"/>
                <w:lang w:val="en-US"/>
              </w:rPr>
              <w:t>'position'</w:t>
            </w:r>
            <w:r w:rsidRPr="00AB39AF">
              <w:rPr>
                <w:lang w:val="en-US"/>
              </w:rPr>
              <w:t>,[x0,y0,width,height])</w:t>
            </w:r>
          </w:p>
          <w:p w14:paraId="0F4AB644" w14:textId="77777777" w:rsidR="00AB39AF" w:rsidRPr="00AB39AF" w:rsidRDefault="00AB39AF" w:rsidP="00423B74">
            <w:pPr>
              <w:pStyle w:val="Kode"/>
              <w:rPr>
                <w:lang w:val="en-US"/>
              </w:rPr>
            </w:pPr>
            <w:r w:rsidRPr="00AB39AF">
              <w:rPr>
                <w:lang w:val="en-US"/>
              </w:rPr>
              <w:t>saveas(gcf,</w:t>
            </w:r>
            <w:r w:rsidRPr="00AB39AF">
              <w:rPr>
                <w:color w:val="AA04F9"/>
                <w:lang w:val="en-US"/>
              </w:rPr>
              <w:t>'ANC_LMS.png'</w:t>
            </w:r>
            <w:r w:rsidRPr="00AB39AF">
              <w:rPr>
                <w:lang w:val="en-US"/>
              </w:rPr>
              <w:t>);</w:t>
            </w:r>
          </w:p>
          <w:p w14:paraId="150305F4" w14:textId="77777777" w:rsidR="00702A8C" w:rsidRPr="00AB39AF" w:rsidRDefault="00702A8C" w:rsidP="00702A8C">
            <w:pPr>
              <w:rPr>
                <w:lang w:val="en-US"/>
              </w:rPr>
            </w:pPr>
          </w:p>
        </w:tc>
      </w:tr>
    </w:tbl>
    <w:p w14:paraId="74372221" w14:textId="2D1EEB1A" w:rsidR="00351B2C" w:rsidRPr="00AB39AF" w:rsidRDefault="00351B2C" w:rsidP="0044457B">
      <w:pPr>
        <w:rPr>
          <w:lang w:val="en-US"/>
        </w:rPr>
      </w:pPr>
    </w:p>
    <w:p w14:paraId="51C7CA59" w14:textId="3DC171AD" w:rsidR="007524AA" w:rsidRPr="00AB39AF" w:rsidRDefault="00526D43" w:rsidP="00702A8C">
      <w:pPr>
        <w:jc w:val="left"/>
        <w:rPr>
          <w:lang w:val="en-US"/>
        </w:rPr>
      </w:pPr>
      <w:r w:rsidRPr="00AB39AF">
        <w:rPr>
          <w:lang w:val="en-US"/>
        </w:rPr>
        <w:br w:type="page"/>
      </w:r>
    </w:p>
    <w:p w14:paraId="1A36818B" w14:textId="548134A9" w:rsidR="00537FDC" w:rsidRDefault="006F6CEE" w:rsidP="00014981">
      <w:pPr>
        <w:pStyle w:val="Heading1"/>
      </w:pPr>
      <w:bookmarkStart w:id="30" w:name="_Toc101261741"/>
      <w:r>
        <w:t>7</w:t>
      </w:r>
      <w:r w:rsidR="009035AC">
        <w:t xml:space="preserve">.0 </w:t>
      </w:r>
      <w:r w:rsidR="00537FDC">
        <w:t>Appendix</w:t>
      </w:r>
      <w:bookmarkEnd w:id="30"/>
    </w:p>
    <w:p w14:paraId="0441FD52" w14:textId="77777777" w:rsidR="00560307" w:rsidRDefault="00560307" w:rsidP="00560307">
      <w:pPr>
        <w:pStyle w:val="Heading2"/>
      </w:pPr>
    </w:p>
    <w:p w14:paraId="4BDFC89B" w14:textId="515F797A" w:rsidR="00560307" w:rsidRPr="00560307" w:rsidRDefault="00DC5F8E" w:rsidP="00560307">
      <w:pPr>
        <w:pStyle w:val="Heading2"/>
      </w:pPr>
      <w:bookmarkStart w:id="31" w:name="_Toc101261742"/>
      <w:r>
        <w:t xml:space="preserve">7.1 </w:t>
      </w:r>
      <w:r w:rsidR="00560307">
        <w:t>A)</w:t>
      </w:r>
      <w:bookmarkEnd w:id="31"/>
    </w:p>
    <w:p w14:paraId="2F96129B" w14:textId="0F418D9E" w:rsidR="00014981" w:rsidRDefault="00B270C2" w:rsidP="00BF515E">
      <w:r>
        <w:t xml:space="preserve">Afstand fra </w:t>
      </w:r>
      <w:r w:rsidR="005C730F">
        <w:t>reference</w:t>
      </w:r>
      <w:r>
        <w:t xml:space="preserve">-mikrofon til </w:t>
      </w:r>
      <w:r w:rsidR="009B3565">
        <w:t>t</w:t>
      </w:r>
      <w:r w:rsidR="00E74556">
        <w:t>rommehinden:</w:t>
      </w:r>
    </w:p>
    <w:p w14:paraId="025827AE" w14:textId="0478F20A" w:rsidR="00E74556" w:rsidRPr="00E74556" w:rsidRDefault="00E03E5D" w:rsidP="00BF515E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a=5cm+2.5cm=7.5cm</m:t>
          </m:r>
        </m:oMath>
      </m:oMathPara>
    </w:p>
    <w:p w14:paraId="6BE69E9E" w14:textId="688F33A5" w:rsidR="00E74556" w:rsidRDefault="00E74556" w:rsidP="00BF515E">
      <w:pPr>
        <w:rPr>
          <w:rFonts w:eastAsiaTheme="minorEastAsia"/>
        </w:rPr>
      </w:pPr>
      <w:r>
        <w:rPr>
          <w:rFonts w:eastAsiaTheme="minorEastAsia"/>
        </w:rPr>
        <w:t>Lydens hastighed:</w:t>
      </w:r>
    </w:p>
    <w:p w14:paraId="08ECECEA" w14:textId="688F33A5" w:rsidR="00E74556" w:rsidRPr="00702A8C" w:rsidRDefault="00DD27B1" w:rsidP="00BF515E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lyd</m:t>
              </m:r>
            </m:sub>
          </m:sSub>
          <m:r>
            <w:rPr>
              <w:rFonts w:ascii="Cambria Math" w:hAnsi="Cambria Math"/>
            </w:rPr>
            <m:t>=343⋅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m</m:t>
              </m:r>
            </m:num>
            <m:den>
              <m:r>
                <w:rPr>
                  <w:rFonts w:ascii="Cambria Math" w:hAnsi="Cambria Math"/>
                </w:rPr>
                <m:t>s</m:t>
              </m:r>
            </m:den>
          </m:f>
        </m:oMath>
      </m:oMathPara>
    </w:p>
    <w:p w14:paraId="2D980C21" w14:textId="747563FA" w:rsidR="00492348" w:rsidRDefault="00C00426" w:rsidP="00BF515E">
      <w:r>
        <w:t xml:space="preserve">Tid det tager </w:t>
      </w:r>
      <w:r w:rsidR="00492348">
        <w:t>lyde</w:t>
      </w:r>
      <w:r w:rsidR="005C2DB4">
        <w:t>n</w:t>
      </w:r>
      <w:r w:rsidR="00492348">
        <w:t xml:space="preserve"> at komme fra </w:t>
      </w:r>
      <w:r w:rsidR="00AD6A30">
        <w:t>reference</w:t>
      </w:r>
      <w:r>
        <w:t>-mikrofon til</w:t>
      </w:r>
      <w:r w:rsidR="00492348">
        <w:t xml:space="preserve"> t</w:t>
      </w:r>
      <w:r w:rsidR="005C2DB4">
        <w:t>r</w:t>
      </w:r>
      <w:r w:rsidR="00492348">
        <w:t>ommehinden</w:t>
      </w:r>
    </w:p>
    <w:p w14:paraId="7265DCE0" w14:textId="4D2BE34A" w:rsidR="00B46516" w:rsidRPr="004C2199" w:rsidRDefault="002159DE" w:rsidP="00BF515E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a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</w:rPr>
                    <m:t>lyd</m:t>
                  </m:r>
                </m:sub>
              </m:sSub>
            </m:den>
          </m:f>
          <m:r>
            <w:rPr>
              <w:rFonts w:ascii="Cambria Math" w:hAnsi="Cambria Math"/>
            </w:rPr>
            <m:t>=0.219 ms</m:t>
          </m:r>
        </m:oMath>
      </m:oMathPara>
    </w:p>
    <w:p w14:paraId="4EFE32AC" w14:textId="126CFF59" w:rsidR="004C2199" w:rsidRDefault="004835E9" w:rsidP="00BF515E">
      <w:pPr>
        <w:rPr>
          <w:rFonts w:eastAsiaTheme="minorEastAsia"/>
        </w:rPr>
      </w:pPr>
      <w:r>
        <w:rPr>
          <w:rFonts w:eastAsiaTheme="minorEastAsia"/>
        </w:rPr>
        <w:t>BF53</w:t>
      </w:r>
      <w:r w:rsidR="00EF7F4E">
        <w:rPr>
          <w:rFonts w:eastAsiaTheme="minorEastAsia"/>
        </w:rPr>
        <w:t>3</w:t>
      </w:r>
      <w:r w:rsidR="0016230F">
        <w:rPr>
          <w:rFonts w:eastAsiaTheme="minorEastAsia"/>
        </w:rPr>
        <w:t xml:space="preserve"> har en </w:t>
      </w:r>
      <w:r w:rsidR="00891F19">
        <w:rPr>
          <w:rFonts w:eastAsiaTheme="minorEastAsia"/>
        </w:rPr>
        <w:t>clock</w:t>
      </w:r>
      <w:r w:rsidR="0016230F">
        <w:rPr>
          <w:rFonts w:eastAsiaTheme="minorEastAsia"/>
        </w:rPr>
        <w:t>frekvens på 600 MHz</w:t>
      </w:r>
      <w:r w:rsidR="005948F5">
        <w:rPr>
          <w:rFonts w:eastAsiaTheme="minorEastAsia"/>
        </w:rPr>
        <w:t xml:space="preserve">. </w:t>
      </w:r>
      <w:r w:rsidR="003C0355">
        <w:rPr>
          <w:rFonts w:eastAsiaTheme="minorEastAsia"/>
        </w:rPr>
        <w:t xml:space="preserve">Hvis algoritmen </w:t>
      </w:r>
      <w:r w:rsidR="00C11AE1">
        <w:rPr>
          <w:rFonts w:eastAsiaTheme="minorEastAsia"/>
        </w:rPr>
        <w:t xml:space="preserve">maxmimum må </w:t>
      </w:r>
      <w:r w:rsidR="003C0355">
        <w:rPr>
          <w:rFonts w:eastAsiaTheme="minorEastAsia"/>
        </w:rPr>
        <w:t xml:space="preserve">belaste </w:t>
      </w:r>
      <w:r w:rsidR="00EB4678">
        <w:rPr>
          <w:rFonts w:eastAsiaTheme="minorEastAsia"/>
        </w:rPr>
        <w:t xml:space="preserve">DSP’en </w:t>
      </w:r>
      <w:r w:rsidR="00476F02">
        <w:rPr>
          <w:rFonts w:eastAsiaTheme="minorEastAsia"/>
        </w:rPr>
        <w:t>med 90%</w:t>
      </w:r>
      <w:r w:rsidR="00C11AE1">
        <w:rPr>
          <w:rFonts w:eastAsiaTheme="minorEastAsia"/>
        </w:rPr>
        <w:t>, svare</w:t>
      </w:r>
      <w:r w:rsidR="002A327B">
        <w:rPr>
          <w:rFonts w:eastAsiaTheme="minorEastAsia"/>
        </w:rPr>
        <w:t>r</w:t>
      </w:r>
      <w:r w:rsidR="00C11AE1">
        <w:rPr>
          <w:rFonts w:eastAsiaTheme="minorEastAsia"/>
        </w:rPr>
        <w:t xml:space="preserve"> det</w:t>
      </w:r>
      <w:r w:rsidR="002A327B">
        <w:rPr>
          <w:rFonts w:eastAsiaTheme="minorEastAsia"/>
        </w:rPr>
        <w:t xml:space="preserve"> til en </w:t>
      </w:r>
      <w:r w:rsidR="00DF4BD8">
        <w:rPr>
          <w:rFonts w:eastAsiaTheme="minorEastAsia"/>
        </w:rPr>
        <w:t>clockfrekvens på</w:t>
      </w:r>
      <w:r w:rsidR="00891F19">
        <w:rPr>
          <w:rFonts w:eastAsiaTheme="minorEastAsia"/>
        </w:rPr>
        <w:t>:</w:t>
      </w:r>
    </w:p>
    <w:p w14:paraId="4A27728B" w14:textId="3439F3CA" w:rsidR="00891F19" w:rsidRPr="00891F19" w:rsidRDefault="00DD27B1" w:rsidP="00BF515E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BF533</m:t>
              </m:r>
            </m:sub>
          </m:sSub>
          <m:r>
            <w:rPr>
              <w:rFonts w:ascii="Cambria Math" w:hAnsi="Cambria Math"/>
            </w:rPr>
            <m:t>=600MHz⋅0.9=540 MHz</m:t>
          </m:r>
        </m:oMath>
      </m:oMathPara>
    </w:p>
    <w:p w14:paraId="608DBE46" w14:textId="7C348B07" w:rsidR="00891F19" w:rsidRDefault="00C24EC2" w:rsidP="00BF515E">
      <w:pPr>
        <w:rPr>
          <w:rFonts w:eastAsiaTheme="minorEastAsia"/>
        </w:rPr>
      </w:pPr>
      <w:r>
        <w:rPr>
          <w:rFonts w:eastAsiaTheme="minorEastAsia"/>
        </w:rPr>
        <w:t>Én clock-cycle vil derfor tage:</w:t>
      </w:r>
    </w:p>
    <w:p w14:paraId="091739B5" w14:textId="1FA6DB47" w:rsidR="00C24EC2" w:rsidRPr="00416D35" w:rsidRDefault="00DD27B1" w:rsidP="00BF515E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w:rPr>
                  <w:rFonts w:ascii="Cambria Math" w:hAnsi="Cambria Math"/>
                </w:rPr>
                <m:t>BF533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BF533</m:t>
                  </m:r>
                </m:sub>
              </m:sSub>
            </m:den>
          </m:f>
          <m:r>
            <w:rPr>
              <w:rFonts w:ascii="Cambria Math" w:hAnsi="Cambria Math"/>
            </w:rPr>
            <m:t>=1.852 ns</m:t>
          </m:r>
        </m:oMath>
      </m:oMathPara>
    </w:p>
    <w:p w14:paraId="1F90DB37" w14:textId="3C361B8F" w:rsidR="00416D35" w:rsidRDefault="00416D35" w:rsidP="00BF515E">
      <w:pPr>
        <w:rPr>
          <w:rFonts w:eastAsiaTheme="minorEastAsia"/>
        </w:rPr>
      </w:pPr>
      <w:r>
        <w:rPr>
          <w:rFonts w:eastAsiaTheme="minorEastAsia"/>
        </w:rPr>
        <w:t xml:space="preserve">Antallet af clock-cycle BF533 </w:t>
      </w:r>
      <w:r w:rsidR="00E93787">
        <w:rPr>
          <w:rFonts w:eastAsiaTheme="minorEastAsia"/>
        </w:rPr>
        <w:t xml:space="preserve">kan nå i tiden </w:t>
      </w:r>
      <w:r w:rsidR="00E93787" w:rsidRPr="00A42F84">
        <w:rPr>
          <w:rFonts w:eastAsiaTheme="minorEastAsia"/>
          <w:i/>
          <w:iCs/>
        </w:rPr>
        <w:t>t</w:t>
      </w:r>
      <w:r w:rsidR="003418E8">
        <w:rPr>
          <w:rFonts w:eastAsiaTheme="minorEastAsia"/>
          <w:i/>
          <w:iCs/>
        </w:rPr>
        <w:t xml:space="preserve"> </w:t>
      </w:r>
      <w:r w:rsidR="003418E8">
        <w:rPr>
          <w:rFonts w:eastAsiaTheme="minorEastAsia"/>
        </w:rPr>
        <w:t>bliver dermed</w:t>
      </w:r>
      <w:r w:rsidR="00E93787">
        <w:rPr>
          <w:rFonts w:eastAsiaTheme="minorEastAsia"/>
        </w:rPr>
        <w:t>:</w:t>
      </w:r>
    </w:p>
    <w:p w14:paraId="43A4908F" w14:textId="544E202B" w:rsidR="00E93787" w:rsidRPr="00FD3557" w:rsidRDefault="00687753" w:rsidP="00BF515E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cloc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cycle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time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BF533</m:t>
                  </m:r>
                </m:sub>
              </m:sSub>
            </m:den>
          </m:f>
          <m:r>
            <w:rPr>
              <w:rFonts w:ascii="Cambria Math" w:hAnsi="Cambria Math"/>
            </w:rPr>
            <m:t>≈1.181⋅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5</m:t>
              </m:r>
            </m:sup>
          </m:sSup>
        </m:oMath>
      </m:oMathPara>
    </w:p>
    <w:p w14:paraId="04BE7261" w14:textId="370BFF81" w:rsidR="00E93787" w:rsidRDefault="00FD3557" w:rsidP="00BF515E">
      <w:r>
        <w:rPr>
          <w:rFonts w:eastAsiaTheme="minorEastAsia"/>
        </w:rPr>
        <w:t xml:space="preserve">Dette er dermed det maksimale antal clockcycles der må benyttes </w:t>
      </w:r>
      <w:r w:rsidR="0062418F">
        <w:rPr>
          <w:rFonts w:eastAsiaTheme="minorEastAsia"/>
        </w:rPr>
        <w:t>fra input til output af filteret.</w:t>
      </w:r>
    </w:p>
    <w:sectPr w:rsidR="00E93787" w:rsidSect="003B77F5">
      <w:headerReference w:type="default" r:id="rId22"/>
      <w:footerReference w:type="default" r:id="rId23"/>
      <w:pgSz w:w="11906" w:h="16838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B44F2B5" w14:textId="77777777" w:rsidR="00DD27B1" w:rsidRDefault="00DD27B1" w:rsidP="00806241">
      <w:pPr>
        <w:spacing w:after="0" w:line="240" w:lineRule="auto"/>
      </w:pPr>
      <w:r>
        <w:separator/>
      </w:r>
    </w:p>
  </w:endnote>
  <w:endnote w:type="continuationSeparator" w:id="0">
    <w:p w14:paraId="2EEABAC6" w14:textId="77777777" w:rsidR="00DD27B1" w:rsidRDefault="00DD27B1" w:rsidP="00806241">
      <w:pPr>
        <w:spacing w:after="0" w:line="240" w:lineRule="auto"/>
      </w:pPr>
      <w:r>
        <w:continuationSeparator/>
      </w:r>
    </w:p>
  </w:endnote>
  <w:endnote w:type="continuationNotice" w:id="1">
    <w:p w14:paraId="2C4CE80A" w14:textId="77777777" w:rsidR="00DD27B1" w:rsidRDefault="00DD27B1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Yu Mincho">
    <w:altName w:val="游明朝"/>
    <w:panose1 w:val="00000000000000000000"/>
    <w:charset w:val="8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709366042"/>
      <w:docPartObj>
        <w:docPartGallery w:val="Page Numbers (Bottom of Page)"/>
        <w:docPartUnique/>
      </w:docPartObj>
    </w:sdtPr>
    <w:sdtContent>
      <w:sdt>
        <w:sdtPr>
          <w:id w:val="-1769616900"/>
          <w:docPartObj>
            <w:docPartGallery w:val="Page Numbers (Top of Page)"/>
            <w:docPartUnique/>
          </w:docPartObj>
        </w:sdtPr>
        <w:sdtContent>
          <w:p w14:paraId="2DCCC85B" w14:textId="3B2C70D4" w:rsidR="008516EE" w:rsidRDefault="008516EE">
            <w:pPr>
              <w:pStyle w:val="Footer"/>
              <w:jc w:val="right"/>
            </w:pPr>
            <w:r>
              <w:t xml:space="preserve">Side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af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67BB3625" w14:textId="77777777" w:rsidR="008516EE" w:rsidRDefault="008516E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DE951D5" w14:textId="77777777" w:rsidR="00DD27B1" w:rsidRDefault="00DD27B1" w:rsidP="00806241">
      <w:pPr>
        <w:spacing w:after="0" w:line="240" w:lineRule="auto"/>
      </w:pPr>
      <w:r>
        <w:separator/>
      </w:r>
    </w:p>
  </w:footnote>
  <w:footnote w:type="continuationSeparator" w:id="0">
    <w:p w14:paraId="0C3278E8" w14:textId="77777777" w:rsidR="00DD27B1" w:rsidRDefault="00DD27B1" w:rsidP="00806241">
      <w:pPr>
        <w:spacing w:after="0" w:line="240" w:lineRule="auto"/>
      </w:pPr>
      <w:r>
        <w:continuationSeparator/>
      </w:r>
    </w:p>
  </w:footnote>
  <w:footnote w:type="continuationNotice" w:id="1">
    <w:p w14:paraId="65C031D8" w14:textId="77777777" w:rsidR="00DD27B1" w:rsidRDefault="00DD27B1">
      <w:pPr>
        <w:spacing w:after="0" w:line="240" w:lineRule="auto"/>
      </w:pPr>
    </w:p>
  </w:footnote>
  <w:footnote w:id="2">
    <w:p w14:paraId="314DC426" w14:textId="0671D08C" w:rsidR="0013578F" w:rsidRDefault="0013578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="00BE427F">
        <w:t>Se Appendix afsnit A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6E761F" w14:textId="577FCCC6" w:rsidR="00806241" w:rsidRPr="00002778" w:rsidRDefault="00806241" w:rsidP="00806241">
    <w:pPr>
      <w:pStyle w:val="Header"/>
    </w:pPr>
    <w:r>
      <w:rPr>
        <w:noProof/>
      </w:rPr>
      <w:drawing>
        <wp:inline distT="0" distB="0" distL="0" distR="0" wp14:anchorId="27B64487" wp14:editId="166FAA8A">
          <wp:extent cx="1207817" cy="347866"/>
          <wp:effectExtent l="0" t="0" r="0" b="0"/>
          <wp:docPr id="1" name="Billed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245730" cy="35878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Pr="00002778">
      <w:rPr>
        <w:lang w:val="en-US"/>
      </w:rPr>
      <w:ptab w:relativeTo="margin" w:alignment="center" w:leader="none"/>
    </w:r>
    <w:r w:rsidRPr="00002778">
      <w:rPr>
        <w:lang w:val="en-US"/>
      </w:rPr>
      <w:ptab w:relativeTo="margin" w:alignment="right" w:leader="none"/>
    </w:r>
    <w:r>
      <w:rPr>
        <w:lang w:val="en-US"/>
      </w:rPr>
      <w:t>ISB -</w:t>
    </w:r>
    <w:r w:rsidR="004319BC">
      <w:rPr>
        <w:lang w:val="en-US"/>
      </w:rPr>
      <w:t xml:space="preserve"> Gruppe 1 -</w:t>
    </w:r>
    <w:r>
      <w:rPr>
        <w:lang w:val="en-US"/>
      </w:rPr>
      <w:t xml:space="preserve"> </w:t>
    </w:r>
    <w:r w:rsidR="004319BC">
      <w:rPr>
        <w:lang w:val="en-US"/>
      </w:rPr>
      <w:t>Projektoplæg</w:t>
    </w:r>
  </w:p>
  <w:p w14:paraId="3F0F0031" w14:textId="77777777" w:rsidR="00806241" w:rsidRDefault="0080624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5" type="#_x0000_t75" style="width:11.25pt;height:11.25pt" o:bullet="t">
        <v:imagedata r:id="rId1" o:title="msoF18"/>
      </v:shape>
    </w:pict>
  </w:numPicBullet>
  <w:abstractNum w:abstractNumId="0" w15:restartNumberingAfterBreak="0">
    <w:nsid w:val="05301F5F"/>
    <w:multiLevelType w:val="hybridMultilevel"/>
    <w:tmpl w:val="49722E90"/>
    <w:lvl w:ilvl="0" w:tplc="04060007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C428DA"/>
    <w:multiLevelType w:val="hybridMultilevel"/>
    <w:tmpl w:val="8BB080BE"/>
    <w:lvl w:ilvl="0" w:tplc="E16CA5E4">
      <w:start w:val="2"/>
      <w:numFmt w:val="bullet"/>
      <w:lvlText w:val="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EFA6518"/>
    <w:multiLevelType w:val="hybridMultilevel"/>
    <w:tmpl w:val="AB44D3BA"/>
    <w:lvl w:ilvl="0" w:tplc="13F86D2C">
      <w:start w:val="2"/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F0D1EC4"/>
    <w:multiLevelType w:val="hybridMultilevel"/>
    <w:tmpl w:val="C51428CE"/>
    <w:lvl w:ilvl="0" w:tplc="12688F94">
      <w:start w:val="2"/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3A27035"/>
    <w:multiLevelType w:val="hybridMultilevel"/>
    <w:tmpl w:val="3F4493C2"/>
    <w:lvl w:ilvl="0" w:tplc="6CB4B91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2EB03CC"/>
    <w:multiLevelType w:val="hybridMultilevel"/>
    <w:tmpl w:val="97B80438"/>
    <w:lvl w:ilvl="0" w:tplc="12688F94">
      <w:start w:val="2"/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473061764">
    <w:abstractNumId w:val="4"/>
  </w:num>
  <w:num w:numId="2" w16cid:durableId="2031297763">
    <w:abstractNumId w:val="3"/>
  </w:num>
  <w:num w:numId="3" w16cid:durableId="1692101054">
    <w:abstractNumId w:val="2"/>
  </w:num>
  <w:num w:numId="4" w16cid:durableId="1739665215">
    <w:abstractNumId w:val="1"/>
  </w:num>
  <w:num w:numId="5" w16cid:durableId="1332948932">
    <w:abstractNumId w:val="0"/>
  </w:num>
  <w:num w:numId="6" w16cid:durableId="717975750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efaultTabStop w:val="720"/>
  <w:autoHyphenation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A5D47"/>
    <w:rsid w:val="000007D7"/>
    <w:rsid w:val="0000201F"/>
    <w:rsid w:val="00002AB7"/>
    <w:rsid w:val="00002DA8"/>
    <w:rsid w:val="00003006"/>
    <w:rsid w:val="00003157"/>
    <w:rsid w:val="00003614"/>
    <w:rsid w:val="00003CC5"/>
    <w:rsid w:val="000041D6"/>
    <w:rsid w:val="000042E1"/>
    <w:rsid w:val="0000546D"/>
    <w:rsid w:val="00005534"/>
    <w:rsid w:val="00005F0B"/>
    <w:rsid w:val="00006DBC"/>
    <w:rsid w:val="00007679"/>
    <w:rsid w:val="0001095F"/>
    <w:rsid w:val="00011494"/>
    <w:rsid w:val="00011C65"/>
    <w:rsid w:val="00011F99"/>
    <w:rsid w:val="00012A50"/>
    <w:rsid w:val="00012A6A"/>
    <w:rsid w:val="00012C62"/>
    <w:rsid w:val="000138A2"/>
    <w:rsid w:val="0001468D"/>
    <w:rsid w:val="00014981"/>
    <w:rsid w:val="00014ECA"/>
    <w:rsid w:val="0001524D"/>
    <w:rsid w:val="000152DD"/>
    <w:rsid w:val="0001581E"/>
    <w:rsid w:val="00015F3C"/>
    <w:rsid w:val="00016188"/>
    <w:rsid w:val="000161C6"/>
    <w:rsid w:val="0001717A"/>
    <w:rsid w:val="000173CA"/>
    <w:rsid w:val="00017557"/>
    <w:rsid w:val="00020024"/>
    <w:rsid w:val="00020187"/>
    <w:rsid w:val="000203B3"/>
    <w:rsid w:val="000204C4"/>
    <w:rsid w:val="00020773"/>
    <w:rsid w:val="00020854"/>
    <w:rsid w:val="00020BF8"/>
    <w:rsid w:val="00020D32"/>
    <w:rsid w:val="00021110"/>
    <w:rsid w:val="00021B02"/>
    <w:rsid w:val="00021C90"/>
    <w:rsid w:val="00022210"/>
    <w:rsid w:val="000237F1"/>
    <w:rsid w:val="00023889"/>
    <w:rsid w:val="00024311"/>
    <w:rsid w:val="0002453F"/>
    <w:rsid w:val="000249A9"/>
    <w:rsid w:val="00024A6A"/>
    <w:rsid w:val="00024CAF"/>
    <w:rsid w:val="00024D38"/>
    <w:rsid w:val="00025020"/>
    <w:rsid w:val="000254CA"/>
    <w:rsid w:val="0002563F"/>
    <w:rsid w:val="00026298"/>
    <w:rsid w:val="00027364"/>
    <w:rsid w:val="0003013A"/>
    <w:rsid w:val="00030158"/>
    <w:rsid w:val="00030F6B"/>
    <w:rsid w:val="00031DEA"/>
    <w:rsid w:val="00032A64"/>
    <w:rsid w:val="00032B3B"/>
    <w:rsid w:val="00032DC5"/>
    <w:rsid w:val="00033318"/>
    <w:rsid w:val="000337F1"/>
    <w:rsid w:val="000338D6"/>
    <w:rsid w:val="000347AA"/>
    <w:rsid w:val="00034BEE"/>
    <w:rsid w:val="00034ED3"/>
    <w:rsid w:val="000351E8"/>
    <w:rsid w:val="0003590B"/>
    <w:rsid w:val="00035BC9"/>
    <w:rsid w:val="00036782"/>
    <w:rsid w:val="00036893"/>
    <w:rsid w:val="000376FA"/>
    <w:rsid w:val="00037E81"/>
    <w:rsid w:val="00040189"/>
    <w:rsid w:val="00040F2B"/>
    <w:rsid w:val="0004110B"/>
    <w:rsid w:val="00041466"/>
    <w:rsid w:val="00041CBD"/>
    <w:rsid w:val="0004204A"/>
    <w:rsid w:val="00042A42"/>
    <w:rsid w:val="00043025"/>
    <w:rsid w:val="000439F4"/>
    <w:rsid w:val="00043EDC"/>
    <w:rsid w:val="00044143"/>
    <w:rsid w:val="000441B7"/>
    <w:rsid w:val="00044DEF"/>
    <w:rsid w:val="00045014"/>
    <w:rsid w:val="00045296"/>
    <w:rsid w:val="0004592D"/>
    <w:rsid w:val="00045A7F"/>
    <w:rsid w:val="00045B08"/>
    <w:rsid w:val="00045F22"/>
    <w:rsid w:val="00046A8D"/>
    <w:rsid w:val="00046B94"/>
    <w:rsid w:val="00047E48"/>
    <w:rsid w:val="00050167"/>
    <w:rsid w:val="00051110"/>
    <w:rsid w:val="00051CD8"/>
    <w:rsid w:val="00051D2A"/>
    <w:rsid w:val="00051EA1"/>
    <w:rsid w:val="0005217D"/>
    <w:rsid w:val="0005240C"/>
    <w:rsid w:val="00052BC0"/>
    <w:rsid w:val="00052EF4"/>
    <w:rsid w:val="00056A73"/>
    <w:rsid w:val="00056D07"/>
    <w:rsid w:val="00056FC0"/>
    <w:rsid w:val="000579AB"/>
    <w:rsid w:val="000606E1"/>
    <w:rsid w:val="00060C08"/>
    <w:rsid w:val="00060DED"/>
    <w:rsid w:val="00061004"/>
    <w:rsid w:val="00061294"/>
    <w:rsid w:val="0006147E"/>
    <w:rsid w:val="000615A5"/>
    <w:rsid w:val="00061CEF"/>
    <w:rsid w:val="0006218D"/>
    <w:rsid w:val="000626BA"/>
    <w:rsid w:val="00062BEA"/>
    <w:rsid w:val="00062E7F"/>
    <w:rsid w:val="00062F6B"/>
    <w:rsid w:val="00062FC4"/>
    <w:rsid w:val="00064064"/>
    <w:rsid w:val="00064723"/>
    <w:rsid w:val="00065606"/>
    <w:rsid w:val="0006630F"/>
    <w:rsid w:val="000668AD"/>
    <w:rsid w:val="00067C58"/>
    <w:rsid w:val="00067E33"/>
    <w:rsid w:val="00067FB6"/>
    <w:rsid w:val="0007017B"/>
    <w:rsid w:val="000702C3"/>
    <w:rsid w:val="00070CF6"/>
    <w:rsid w:val="0007131D"/>
    <w:rsid w:val="0007240F"/>
    <w:rsid w:val="00072BE8"/>
    <w:rsid w:val="00072E0E"/>
    <w:rsid w:val="00072FD6"/>
    <w:rsid w:val="00073311"/>
    <w:rsid w:val="000738D1"/>
    <w:rsid w:val="00073D0A"/>
    <w:rsid w:val="00073E9D"/>
    <w:rsid w:val="00074005"/>
    <w:rsid w:val="00074AC5"/>
    <w:rsid w:val="00074EF2"/>
    <w:rsid w:val="00074F9C"/>
    <w:rsid w:val="00075BA5"/>
    <w:rsid w:val="0007663C"/>
    <w:rsid w:val="00077468"/>
    <w:rsid w:val="00077574"/>
    <w:rsid w:val="00080456"/>
    <w:rsid w:val="000807EA"/>
    <w:rsid w:val="00080B45"/>
    <w:rsid w:val="00080FC4"/>
    <w:rsid w:val="000814D4"/>
    <w:rsid w:val="0008261B"/>
    <w:rsid w:val="00082791"/>
    <w:rsid w:val="00082B60"/>
    <w:rsid w:val="000838E8"/>
    <w:rsid w:val="00083903"/>
    <w:rsid w:val="00084671"/>
    <w:rsid w:val="0008507F"/>
    <w:rsid w:val="0008511B"/>
    <w:rsid w:val="00085157"/>
    <w:rsid w:val="000879DA"/>
    <w:rsid w:val="00087B3C"/>
    <w:rsid w:val="0009073B"/>
    <w:rsid w:val="00090AB4"/>
    <w:rsid w:val="0009128E"/>
    <w:rsid w:val="0009140C"/>
    <w:rsid w:val="00092886"/>
    <w:rsid w:val="00092C84"/>
    <w:rsid w:val="0009363C"/>
    <w:rsid w:val="00093664"/>
    <w:rsid w:val="0009406D"/>
    <w:rsid w:val="000946FE"/>
    <w:rsid w:val="00095AE6"/>
    <w:rsid w:val="00095FE6"/>
    <w:rsid w:val="0009601D"/>
    <w:rsid w:val="0009627A"/>
    <w:rsid w:val="000971B6"/>
    <w:rsid w:val="000976AB"/>
    <w:rsid w:val="000976F0"/>
    <w:rsid w:val="00097D2C"/>
    <w:rsid w:val="000A041A"/>
    <w:rsid w:val="000A083C"/>
    <w:rsid w:val="000A0C51"/>
    <w:rsid w:val="000A0C66"/>
    <w:rsid w:val="000A0ECF"/>
    <w:rsid w:val="000A2A18"/>
    <w:rsid w:val="000A3277"/>
    <w:rsid w:val="000A4130"/>
    <w:rsid w:val="000A4221"/>
    <w:rsid w:val="000A4BEA"/>
    <w:rsid w:val="000A5A21"/>
    <w:rsid w:val="000A5E03"/>
    <w:rsid w:val="000A65C5"/>
    <w:rsid w:val="000A6808"/>
    <w:rsid w:val="000A6860"/>
    <w:rsid w:val="000A6C7C"/>
    <w:rsid w:val="000A717D"/>
    <w:rsid w:val="000A786E"/>
    <w:rsid w:val="000A7B63"/>
    <w:rsid w:val="000A7F65"/>
    <w:rsid w:val="000A7FBB"/>
    <w:rsid w:val="000B0482"/>
    <w:rsid w:val="000B0496"/>
    <w:rsid w:val="000B0BC1"/>
    <w:rsid w:val="000B100C"/>
    <w:rsid w:val="000B3704"/>
    <w:rsid w:val="000B4155"/>
    <w:rsid w:val="000B419D"/>
    <w:rsid w:val="000B42B6"/>
    <w:rsid w:val="000B463A"/>
    <w:rsid w:val="000B4F90"/>
    <w:rsid w:val="000B5231"/>
    <w:rsid w:val="000B65B0"/>
    <w:rsid w:val="000B684D"/>
    <w:rsid w:val="000B703E"/>
    <w:rsid w:val="000B72E2"/>
    <w:rsid w:val="000B72E6"/>
    <w:rsid w:val="000B7867"/>
    <w:rsid w:val="000B7CB4"/>
    <w:rsid w:val="000C0036"/>
    <w:rsid w:val="000C02E2"/>
    <w:rsid w:val="000C0763"/>
    <w:rsid w:val="000C0C87"/>
    <w:rsid w:val="000C0E90"/>
    <w:rsid w:val="000C0F1F"/>
    <w:rsid w:val="000C149A"/>
    <w:rsid w:val="000C1C1F"/>
    <w:rsid w:val="000C1FD3"/>
    <w:rsid w:val="000C222C"/>
    <w:rsid w:val="000C3453"/>
    <w:rsid w:val="000C38C4"/>
    <w:rsid w:val="000C4BC6"/>
    <w:rsid w:val="000C5BA2"/>
    <w:rsid w:val="000C5DD6"/>
    <w:rsid w:val="000C7014"/>
    <w:rsid w:val="000C712B"/>
    <w:rsid w:val="000C7325"/>
    <w:rsid w:val="000C7D6F"/>
    <w:rsid w:val="000C7EE4"/>
    <w:rsid w:val="000C7F98"/>
    <w:rsid w:val="000D016E"/>
    <w:rsid w:val="000D0D7E"/>
    <w:rsid w:val="000D177D"/>
    <w:rsid w:val="000D1EEC"/>
    <w:rsid w:val="000D2C95"/>
    <w:rsid w:val="000D2CFF"/>
    <w:rsid w:val="000D3143"/>
    <w:rsid w:val="000D3184"/>
    <w:rsid w:val="000D386A"/>
    <w:rsid w:val="000D3E02"/>
    <w:rsid w:val="000D452A"/>
    <w:rsid w:val="000D4C8C"/>
    <w:rsid w:val="000D55E1"/>
    <w:rsid w:val="000D7477"/>
    <w:rsid w:val="000D7763"/>
    <w:rsid w:val="000E0289"/>
    <w:rsid w:val="000E029D"/>
    <w:rsid w:val="000E1450"/>
    <w:rsid w:val="000E1E50"/>
    <w:rsid w:val="000E2112"/>
    <w:rsid w:val="000E2B4C"/>
    <w:rsid w:val="000E343B"/>
    <w:rsid w:val="000E3A85"/>
    <w:rsid w:val="000E43A5"/>
    <w:rsid w:val="000E46D6"/>
    <w:rsid w:val="000E4F09"/>
    <w:rsid w:val="000E6352"/>
    <w:rsid w:val="000E6FE5"/>
    <w:rsid w:val="000E71C2"/>
    <w:rsid w:val="000E7622"/>
    <w:rsid w:val="000E77A0"/>
    <w:rsid w:val="000E7A71"/>
    <w:rsid w:val="000E7E27"/>
    <w:rsid w:val="000F086F"/>
    <w:rsid w:val="000F165A"/>
    <w:rsid w:val="000F1AAC"/>
    <w:rsid w:val="000F1C4B"/>
    <w:rsid w:val="000F28E3"/>
    <w:rsid w:val="000F294E"/>
    <w:rsid w:val="000F2C40"/>
    <w:rsid w:val="000F2DA5"/>
    <w:rsid w:val="000F3330"/>
    <w:rsid w:val="000F3CD5"/>
    <w:rsid w:val="000F3E2A"/>
    <w:rsid w:val="000F4A9A"/>
    <w:rsid w:val="000F4D17"/>
    <w:rsid w:val="000F4F4E"/>
    <w:rsid w:val="000F5023"/>
    <w:rsid w:val="000F53FB"/>
    <w:rsid w:val="000F588A"/>
    <w:rsid w:val="000F5FDD"/>
    <w:rsid w:val="000F6300"/>
    <w:rsid w:val="000F6682"/>
    <w:rsid w:val="000F6BEA"/>
    <w:rsid w:val="000F6F30"/>
    <w:rsid w:val="000F701F"/>
    <w:rsid w:val="000F7221"/>
    <w:rsid w:val="000F7971"/>
    <w:rsid w:val="00100025"/>
    <w:rsid w:val="0010083A"/>
    <w:rsid w:val="00100CB3"/>
    <w:rsid w:val="00100FAB"/>
    <w:rsid w:val="0010117D"/>
    <w:rsid w:val="00102BBE"/>
    <w:rsid w:val="001030B6"/>
    <w:rsid w:val="00103B87"/>
    <w:rsid w:val="00103CB5"/>
    <w:rsid w:val="00103DD7"/>
    <w:rsid w:val="00105484"/>
    <w:rsid w:val="00105EB5"/>
    <w:rsid w:val="0010613A"/>
    <w:rsid w:val="00106370"/>
    <w:rsid w:val="0010668C"/>
    <w:rsid w:val="001067AD"/>
    <w:rsid w:val="001069A0"/>
    <w:rsid w:val="00106C15"/>
    <w:rsid w:val="00106C7C"/>
    <w:rsid w:val="00107124"/>
    <w:rsid w:val="00107180"/>
    <w:rsid w:val="0010743E"/>
    <w:rsid w:val="00110DB3"/>
    <w:rsid w:val="00111403"/>
    <w:rsid w:val="001114FB"/>
    <w:rsid w:val="00112067"/>
    <w:rsid w:val="001120C8"/>
    <w:rsid w:val="00112294"/>
    <w:rsid w:val="00112429"/>
    <w:rsid w:val="001126EA"/>
    <w:rsid w:val="00112A68"/>
    <w:rsid w:val="001132EB"/>
    <w:rsid w:val="0011436C"/>
    <w:rsid w:val="00115542"/>
    <w:rsid w:val="0011563B"/>
    <w:rsid w:val="00116993"/>
    <w:rsid w:val="001169A5"/>
    <w:rsid w:val="00116C54"/>
    <w:rsid w:val="0011712B"/>
    <w:rsid w:val="00117578"/>
    <w:rsid w:val="00117E77"/>
    <w:rsid w:val="001209E0"/>
    <w:rsid w:val="00120F70"/>
    <w:rsid w:val="001211F2"/>
    <w:rsid w:val="00121891"/>
    <w:rsid w:val="00121D04"/>
    <w:rsid w:val="00121E13"/>
    <w:rsid w:val="001225CF"/>
    <w:rsid w:val="001228B7"/>
    <w:rsid w:val="00122DB8"/>
    <w:rsid w:val="00123629"/>
    <w:rsid w:val="0012365F"/>
    <w:rsid w:val="001236A0"/>
    <w:rsid w:val="00123DD7"/>
    <w:rsid w:val="00124431"/>
    <w:rsid w:val="0012480D"/>
    <w:rsid w:val="00124B63"/>
    <w:rsid w:val="001252A1"/>
    <w:rsid w:val="0012553B"/>
    <w:rsid w:val="00125B1F"/>
    <w:rsid w:val="001261C6"/>
    <w:rsid w:val="001262DD"/>
    <w:rsid w:val="001263F3"/>
    <w:rsid w:val="00126F41"/>
    <w:rsid w:val="0012706F"/>
    <w:rsid w:val="0012765F"/>
    <w:rsid w:val="00127F9C"/>
    <w:rsid w:val="00130B4D"/>
    <w:rsid w:val="00131756"/>
    <w:rsid w:val="00131AB1"/>
    <w:rsid w:val="00132D35"/>
    <w:rsid w:val="00132D3C"/>
    <w:rsid w:val="0013410C"/>
    <w:rsid w:val="001346FA"/>
    <w:rsid w:val="00134E31"/>
    <w:rsid w:val="00135560"/>
    <w:rsid w:val="0013578F"/>
    <w:rsid w:val="00135A1D"/>
    <w:rsid w:val="00135ADC"/>
    <w:rsid w:val="00136148"/>
    <w:rsid w:val="00136932"/>
    <w:rsid w:val="00136D1D"/>
    <w:rsid w:val="00137224"/>
    <w:rsid w:val="00137686"/>
    <w:rsid w:val="00137A77"/>
    <w:rsid w:val="001406C4"/>
    <w:rsid w:val="00141D78"/>
    <w:rsid w:val="0014204B"/>
    <w:rsid w:val="001421B9"/>
    <w:rsid w:val="00142BD6"/>
    <w:rsid w:val="00142D20"/>
    <w:rsid w:val="00143504"/>
    <w:rsid w:val="00143562"/>
    <w:rsid w:val="00143CDA"/>
    <w:rsid w:val="00144EF0"/>
    <w:rsid w:val="00147097"/>
    <w:rsid w:val="00150875"/>
    <w:rsid w:val="00150A6A"/>
    <w:rsid w:val="00150B2B"/>
    <w:rsid w:val="001517D5"/>
    <w:rsid w:val="001526B2"/>
    <w:rsid w:val="0015305E"/>
    <w:rsid w:val="001533D8"/>
    <w:rsid w:val="001546B8"/>
    <w:rsid w:val="0015501E"/>
    <w:rsid w:val="00155C69"/>
    <w:rsid w:val="00155D0A"/>
    <w:rsid w:val="0015632C"/>
    <w:rsid w:val="00156857"/>
    <w:rsid w:val="00157F5C"/>
    <w:rsid w:val="001600E0"/>
    <w:rsid w:val="00160A79"/>
    <w:rsid w:val="00160AA5"/>
    <w:rsid w:val="00160B69"/>
    <w:rsid w:val="0016230F"/>
    <w:rsid w:val="001633E5"/>
    <w:rsid w:val="0016345B"/>
    <w:rsid w:val="00163679"/>
    <w:rsid w:val="00163978"/>
    <w:rsid w:val="00164445"/>
    <w:rsid w:val="001645FF"/>
    <w:rsid w:val="00165463"/>
    <w:rsid w:val="00165495"/>
    <w:rsid w:val="00165C12"/>
    <w:rsid w:val="00165E88"/>
    <w:rsid w:val="0016689E"/>
    <w:rsid w:val="00166E4F"/>
    <w:rsid w:val="00167403"/>
    <w:rsid w:val="00167990"/>
    <w:rsid w:val="00167FD0"/>
    <w:rsid w:val="00170077"/>
    <w:rsid w:val="00170778"/>
    <w:rsid w:val="0017083B"/>
    <w:rsid w:val="00171431"/>
    <w:rsid w:val="001714A4"/>
    <w:rsid w:val="00171506"/>
    <w:rsid w:val="001717A5"/>
    <w:rsid w:val="00171AA7"/>
    <w:rsid w:val="00171C76"/>
    <w:rsid w:val="00171DA7"/>
    <w:rsid w:val="00173E93"/>
    <w:rsid w:val="0017487C"/>
    <w:rsid w:val="00174D3A"/>
    <w:rsid w:val="00175BDC"/>
    <w:rsid w:val="00176254"/>
    <w:rsid w:val="00176722"/>
    <w:rsid w:val="00176D7D"/>
    <w:rsid w:val="00177549"/>
    <w:rsid w:val="00177C21"/>
    <w:rsid w:val="00177DBE"/>
    <w:rsid w:val="00177E05"/>
    <w:rsid w:val="00177ED2"/>
    <w:rsid w:val="0018062D"/>
    <w:rsid w:val="00180748"/>
    <w:rsid w:val="00180EA2"/>
    <w:rsid w:val="00180EE3"/>
    <w:rsid w:val="0018105B"/>
    <w:rsid w:val="00181207"/>
    <w:rsid w:val="00181BA4"/>
    <w:rsid w:val="00182870"/>
    <w:rsid w:val="00182C5F"/>
    <w:rsid w:val="00182D9C"/>
    <w:rsid w:val="00182ED0"/>
    <w:rsid w:val="001838D2"/>
    <w:rsid w:val="00183CE6"/>
    <w:rsid w:val="001844E5"/>
    <w:rsid w:val="00184BDB"/>
    <w:rsid w:val="00185797"/>
    <w:rsid w:val="00185A20"/>
    <w:rsid w:val="001860BB"/>
    <w:rsid w:val="00186A34"/>
    <w:rsid w:val="001871AF"/>
    <w:rsid w:val="00187217"/>
    <w:rsid w:val="00187471"/>
    <w:rsid w:val="0018790D"/>
    <w:rsid w:val="00191238"/>
    <w:rsid w:val="001928A3"/>
    <w:rsid w:val="00192BD6"/>
    <w:rsid w:val="00193013"/>
    <w:rsid w:val="0019338E"/>
    <w:rsid w:val="001933A6"/>
    <w:rsid w:val="00194D13"/>
    <w:rsid w:val="00194D40"/>
    <w:rsid w:val="00195FF9"/>
    <w:rsid w:val="0019620A"/>
    <w:rsid w:val="0019636A"/>
    <w:rsid w:val="00196DFD"/>
    <w:rsid w:val="001975DD"/>
    <w:rsid w:val="00197AAA"/>
    <w:rsid w:val="00197DDB"/>
    <w:rsid w:val="00197E52"/>
    <w:rsid w:val="001A0ACC"/>
    <w:rsid w:val="001A0EB9"/>
    <w:rsid w:val="001A12A6"/>
    <w:rsid w:val="001A2243"/>
    <w:rsid w:val="001A2428"/>
    <w:rsid w:val="001A28CF"/>
    <w:rsid w:val="001A380E"/>
    <w:rsid w:val="001A4402"/>
    <w:rsid w:val="001A46F6"/>
    <w:rsid w:val="001A49AA"/>
    <w:rsid w:val="001A4F94"/>
    <w:rsid w:val="001A5002"/>
    <w:rsid w:val="001A50D3"/>
    <w:rsid w:val="001A55FF"/>
    <w:rsid w:val="001A56B9"/>
    <w:rsid w:val="001A59B5"/>
    <w:rsid w:val="001A5BDB"/>
    <w:rsid w:val="001A6C73"/>
    <w:rsid w:val="001A6E06"/>
    <w:rsid w:val="001A6E22"/>
    <w:rsid w:val="001A6FC9"/>
    <w:rsid w:val="001A75C0"/>
    <w:rsid w:val="001A77F3"/>
    <w:rsid w:val="001A7B4D"/>
    <w:rsid w:val="001A7E3E"/>
    <w:rsid w:val="001A7F69"/>
    <w:rsid w:val="001B0879"/>
    <w:rsid w:val="001B14D3"/>
    <w:rsid w:val="001B1F51"/>
    <w:rsid w:val="001B204F"/>
    <w:rsid w:val="001B217A"/>
    <w:rsid w:val="001B24F0"/>
    <w:rsid w:val="001B3033"/>
    <w:rsid w:val="001B30AD"/>
    <w:rsid w:val="001B3174"/>
    <w:rsid w:val="001B344C"/>
    <w:rsid w:val="001B3BC1"/>
    <w:rsid w:val="001B3C5C"/>
    <w:rsid w:val="001B4650"/>
    <w:rsid w:val="001B58C8"/>
    <w:rsid w:val="001B642B"/>
    <w:rsid w:val="001B657D"/>
    <w:rsid w:val="001B69A7"/>
    <w:rsid w:val="001B6D16"/>
    <w:rsid w:val="001C018F"/>
    <w:rsid w:val="001C04D9"/>
    <w:rsid w:val="001C088A"/>
    <w:rsid w:val="001C0CF3"/>
    <w:rsid w:val="001C0D4F"/>
    <w:rsid w:val="001C0E5A"/>
    <w:rsid w:val="001C11C9"/>
    <w:rsid w:val="001C1550"/>
    <w:rsid w:val="001C2118"/>
    <w:rsid w:val="001C25BC"/>
    <w:rsid w:val="001C282F"/>
    <w:rsid w:val="001C2890"/>
    <w:rsid w:val="001C2A99"/>
    <w:rsid w:val="001C2F2F"/>
    <w:rsid w:val="001C33C7"/>
    <w:rsid w:val="001C4098"/>
    <w:rsid w:val="001C4705"/>
    <w:rsid w:val="001C51A0"/>
    <w:rsid w:val="001C6D1A"/>
    <w:rsid w:val="001C7362"/>
    <w:rsid w:val="001C7C28"/>
    <w:rsid w:val="001C7EBA"/>
    <w:rsid w:val="001D0676"/>
    <w:rsid w:val="001D0E2A"/>
    <w:rsid w:val="001D1112"/>
    <w:rsid w:val="001D1611"/>
    <w:rsid w:val="001D36CB"/>
    <w:rsid w:val="001D3B29"/>
    <w:rsid w:val="001D3F36"/>
    <w:rsid w:val="001D43D9"/>
    <w:rsid w:val="001D4C6B"/>
    <w:rsid w:val="001D4D19"/>
    <w:rsid w:val="001D5651"/>
    <w:rsid w:val="001D6662"/>
    <w:rsid w:val="001D6CE4"/>
    <w:rsid w:val="001D7702"/>
    <w:rsid w:val="001D7A9E"/>
    <w:rsid w:val="001D7B88"/>
    <w:rsid w:val="001D7BB6"/>
    <w:rsid w:val="001E0CEB"/>
    <w:rsid w:val="001E0FA7"/>
    <w:rsid w:val="001E161E"/>
    <w:rsid w:val="001E17D1"/>
    <w:rsid w:val="001E18AB"/>
    <w:rsid w:val="001E1A29"/>
    <w:rsid w:val="001E1D40"/>
    <w:rsid w:val="001E216A"/>
    <w:rsid w:val="001E22C6"/>
    <w:rsid w:val="001E23BD"/>
    <w:rsid w:val="001E29D4"/>
    <w:rsid w:val="001E29EE"/>
    <w:rsid w:val="001E2C49"/>
    <w:rsid w:val="001E3C07"/>
    <w:rsid w:val="001E421C"/>
    <w:rsid w:val="001E43F9"/>
    <w:rsid w:val="001E4452"/>
    <w:rsid w:val="001E49F5"/>
    <w:rsid w:val="001E4CFE"/>
    <w:rsid w:val="001E4F0F"/>
    <w:rsid w:val="001E4F93"/>
    <w:rsid w:val="001E5287"/>
    <w:rsid w:val="001E5763"/>
    <w:rsid w:val="001E5CDE"/>
    <w:rsid w:val="001E6122"/>
    <w:rsid w:val="001E68CE"/>
    <w:rsid w:val="001E6FE8"/>
    <w:rsid w:val="001E7903"/>
    <w:rsid w:val="001E7AFB"/>
    <w:rsid w:val="001F0395"/>
    <w:rsid w:val="001F10FE"/>
    <w:rsid w:val="001F13C8"/>
    <w:rsid w:val="001F13CF"/>
    <w:rsid w:val="001F15FC"/>
    <w:rsid w:val="001F1720"/>
    <w:rsid w:val="001F195A"/>
    <w:rsid w:val="001F1AB7"/>
    <w:rsid w:val="001F1CEA"/>
    <w:rsid w:val="001F2616"/>
    <w:rsid w:val="001F264C"/>
    <w:rsid w:val="001F33DD"/>
    <w:rsid w:val="001F33FB"/>
    <w:rsid w:val="001F3560"/>
    <w:rsid w:val="001F36F3"/>
    <w:rsid w:val="001F38FD"/>
    <w:rsid w:val="001F3978"/>
    <w:rsid w:val="001F4284"/>
    <w:rsid w:val="001F463E"/>
    <w:rsid w:val="001F475A"/>
    <w:rsid w:val="001F4C60"/>
    <w:rsid w:val="001F4D30"/>
    <w:rsid w:val="001F5697"/>
    <w:rsid w:val="001F5DD8"/>
    <w:rsid w:val="001F6132"/>
    <w:rsid w:val="001F657F"/>
    <w:rsid w:val="001F6830"/>
    <w:rsid w:val="001F74B8"/>
    <w:rsid w:val="001F7667"/>
    <w:rsid w:val="001F7758"/>
    <w:rsid w:val="001F7DD2"/>
    <w:rsid w:val="00200392"/>
    <w:rsid w:val="002021E5"/>
    <w:rsid w:val="002023A3"/>
    <w:rsid w:val="00202447"/>
    <w:rsid w:val="00202572"/>
    <w:rsid w:val="0020259C"/>
    <w:rsid w:val="002026F6"/>
    <w:rsid w:val="0020309D"/>
    <w:rsid w:val="00203AA3"/>
    <w:rsid w:val="00203B05"/>
    <w:rsid w:val="00204436"/>
    <w:rsid w:val="0020447E"/>
    <w:rsid w:val="002045AE"/>
    <w:rsid w:val="002048D0"/>
    <w:rsid w:val="002049E3"/>
    <w:rsid w:val="00204D99"/>
    <w:rsid w:val="002053EA"/>
    <w:rsid w:val="00205E86"/>
    <w:rsid w:val="00205ED1"/>
    <w:rsid w:val="0020660C"/>
    <w:rsid w:val="002066EF"/>
    <w:rsid w:val="00206EC6"/>
    <w:rsid w:val="00206F2E"/>
    <w:rsid w:val="0020764A"/>
    <w:rsid w:val="002077B8"/>
    <w:rsid w:val="002078F6"/>
    <w:rsid w:val="00210097"/>
    <w:rsid w:val="00210502"/>
    <w:rsid w:val="002106FC"/>
    <w:rsid w:val="00210E1D"/>
    <w:rsid w:val="0021104C"/>
    <w:rsid w:val="0021154B"/>
    <w:rsid w:val="00211596"/>
    <w:rsid w:val="00211778"/>
    <w:rsid w:val="00211C1F"/>
    <w:rsid w:val="0021273D"/>
    <w:rsid w:val="002135DD"/>
    <w:rsid w:val="002135FD"/>
    <w:rsid w:val="002147C2"/>
    <w:rsid w:val="002150F7"/>
    <w:rsid w:val="00215107"/>
    <w:rsid w:val="002159DE"/>
    <w:rsid w:val="00215EAA"/>
    <w:rsid w:val="00215FC4"/>
    <w:rsid w:val="002160ED"/>
    <w:rsid w:val="00216204"/>
    <w:rsid w:val="002169DB"/>
    <w:rsid w:val="00216BA7"/>
    <w:rsid w:val="00217545"/>
    <w:rsid w:val="002177E3"/>
    <w:rsid w:val="002178AF"/>
    <w:rsid w:val="00220C63"/>
    <w:rsid w:val="00221580"/>
    <w:rsid w:val="00221CC3"/>
    <w:rsid w:val="0022206A"/>
    <w:rsid w:val="002225CA"/>
    <w:rsid w:val="00222A59"/>
    <w:rsid w:val="00222A86"/>
    <w:rsid w:val="00222BC9"/>
    <w:rsid w:val="00222DD2"/>
    <w:rsid w:val="0022303B"/>
    <w:rsid w:val="002239C6"/>
    <w:rsid w:val="00223D19"/>
    <w:rsid w:val="00223EE8"/>
    <w:rsid w:val="002241D6"/>
    <w:rsid w:val="00224921"/>
    <w:rsid w:val="002249F5"/>
    <w:rsid w:val="00224A39"/>
    <w:rsid w:val="00224C35"/>
    <w:rsid w:val="002250CE"/>
    <w:rsid w:val="00225BAC"/>
    <w:rsid w:val="002266D4"/>
    <w:rsid w:val="0022672C"/>
    <w:rsid w:val="00226C0A"/>
    <w:rsid w:val="002270DC"/>
    <w:rsid w:val="00227485"/>
    <w:rsid w:val="002274AA"/>
    <w:rsid w:val="00231DEE"/>
    <w:rsid w:val="00232346"/>
    <w:rsid w:val="00232382"/>
    <w:rsid w:val="00232F3C"/>
    <w:rsid w:val="0023359E"/>
    <w:rsid w:val="00233A8C"/>
    <w:rsid w:val="00234320"/>
    <w:rsid w:val="00234A05"/>
    <w:rsid w:val="0023570B"/>
    <w:rsid w:val="0023594D"/>
    <w:rsid w:val="00237578"/>
    <w:rsid w:val="002377C0"/>
    <w:rsid w:val="00240415"/>
    <w:rsid w:val="00240795"/>
    <w:rsid w:val="002408F3"/>
    <w:rsid w:val="0024149C"/>
    <w:rsid w:val="002414A1"/>
    <w:rsid w:val="0024187F"/>
    <w:rsid w:val="002419BF"/>
    <w:rsid w:val="00241A0F"/>
    <w:rsid w:val="00241AF6"/>
    <w:rsid w:val="00241DFF"/>
    <w:rsid w:val="00242438"/>
    <w:rsid w:val="0024261C"/>
    <w:rsid w:val="00242AFD"/>
    <w:rsid w:val="0024313F"/>
    <w:rsid w:val="00244005"/>
    <w:rsid w:val="00244BAF"/>
    <w:rsid w:val="00244DA2"/>
    <w:rsid w:val="00245165"/>
    <w:rsid w:val="00245914"/>
    <w:rsid w:val="00245E97"/>
    <w:rsid w:val="00247360"/>
    <w:rsid w:val="00247469"/>
    <w:rsid w:val="002477E1"/>
    <w:rsid w:val="0024790B"/>
    <w:rsid w:val="00247BAD"/>
    <w:rsid w:val="0025009D"/>
    <w:rsid w:val="00250619"/>
    <w:rsid w:val="002506F6"/>
    <w:rsid w:val="002513C7"/>
    <w:rsid w:val="002516FE"/>
    <w:rsid w:val="0025237C"/>
    <w:rsid w:val="002526F5"/>
    <w:rsid w:val="00255077"/>
    <w:rsid w:val="002559F2"/>
    <w:rsid w:val="00255AD2"/>
    <w:rsid w:val="00257D78"/>
    <w:rsid w:val="002600C4"/>
    <w:rsid w:val="002606C0"/>
    <w:rsid w:val="00261727"/>
    <w:rsid w:val="00262069"/>
    <w:rsid w:val="002621ED"/>
    <w:rsid w:val="00262920"/>
    <w:rsid w:val="00262C47"/>
    <w:rsid w:val="002630B6"/>
    <w:rsid w:val="00263223"/>
    <w:rsid w:val="002638D9"/>
    <w:rsid w:val="00263A4B"/>
    <w:rsid w:val="002644DD"/>
    <w:rsid w:val="00265863"/>
    <w:rsid w:val="00265932"/>
    <w:rsid w:val="00265942"/>
    <w:rsid w:val="00270995"/>
    <w:rsid w:val="00270FBF"/>
    <w:rsid w:val="0027193D"/>
    <w:rsid w:val="00271FFE"/>
    <w:rsid w:val="002722BC"/>
    <w:rsid w:val="00272F2B"/>
    <w:rsid w:val="00273733"/>
    <w:rsid w:val="00273B1D"/>
    <w:rsid w:val="00273C88"/>
    <w:rsid w:val="00274B2B"/>
    <w:rsid w:val="00275219"/>
    <w:rsid w:val="0027524A"/>
    <w:rsid w:val="00275C7E"/>
    <w:rsid w:val="00275E9B"/>
    <w:rsid w:val="002764E5"/>
    <w:rsid w:val="002769FE"/>
    <w:rsid w:val="002771D9"/>
    <w:rsid w:val="002773C1"/>
    <w:rsid w:val="002775FA"/>
    <w:rsid w:val="0027784C"/>
    <w:rsid w:val="002778EC"/>
    <w:rsid w:val="00280828"/>
    <w:rsid w:val="00280CE9"/>
    <w:rsid w:val="002818A0"/>
    <w:rsid w:val="002818A7"/>
    <w:rsid w:val="00281A04"/>
    <w:rsid w:val="00281C40"/>
    <w:rsid w:val="00282C3A"/>
    <w:rsid w:val="00283249"/>
    <w:rsid w:val="0028332E"/>
    <w:rsid w:val="00283355"/>
    <w:rsid w:val="0028338C"/>
    <w:rsid w:val="00283EB9"/>
    <w:rsid w:val="00283F65"/>
    <w:rsid w:val="00284512"/>
    <w:rsid w:val="00284A34"/>
    <w:rsid w:val="00284FF0"/>
    <w:rsid w:val="00285113"/>
    <w:rsid w:val="00285188"/>
    <w:rsid w:val="00285326"/>
    <w:rsid w:val="00285372"/>
    <w:rsid w:val="00285B3A"/>
    <w:rsid w:val="00286081"/>
    <w:rsid w:val="002869CF"/>
    <w:rsid w:val="00287B8F"/>
    <w:rsid w:val="002907CB"/>
    <w:rsid w:val="00290C57"/>
    <w:rsid w:val="00290DEF"/>
    <w:rsid w:val="00291529"/>
    <w:rsid w:val="00291776"/>
    <w:rsid w:val="00291F60"/>
    <w:rsid w:val="00292628"/>
    <w:rsid w:val="00292C23"/>
    <w:rsid w:val="00292C7A"/>
    <w:rsid w:val="00292D08"/>
    <w:rsid w:val="00292FC0"/>
    <w:rsid w:val="002935AB"/>
    <w:rsid w:val="0029394F"/>
    <w:rsid w:val="002939BC"/>
    <w:rsid w:val="00293C3B"/>
    <w:rsid w:val="00294D31"/>
    <w:rsid w:val="00294E47"/>
    <w:rsid w:val="00294FB3"/>
    <w:rsid w:val="00295869"/>
    <w:rsid w:val="0029622F"/>
    <w:rsid w:val="00297162"/>
    <w:rsid w:val="00297376"/>
    <w:rsid w:val="0029761F"/>
    <w:rsid w:val="002A0430"/>
    <w:rsid w:val="002A05C1"/>
    <w:rsid w:val="002A07DD"/>
    <w:rsid w:val="002A0863"/>
    <w:rsid w:val="002A1A55"/>
    <w:rsid w:val="002A2237"/>
    <w:rsid w:val="002A3115"/>
    <w:rsid w:val="002A327B"/>
    <w:rsid w:val="002A46F7"/>
    <w:rsid w:val="002A4A77"/>
    <w:rsid w:val="002A5905"/>
    <w:rsid w:val="002A5D28"/>
    <w:rsid w:val="002A6AC8"/>
    <w:rsid w:val="002A6C93"/>
    <w:rsid w:val="002A7017"/>
    <w:rsid w:val="002A7830"/>
    <w:rsid w:val="002A796E"/>
    <w:rsid w:val="002A7EF2"/>
    <w:rsid w:val="002B074F"/>
    <w:rsid w:val="002B0B18"/>
    <w:rsid w:val="002B0EA2"/>
    <w:rsid w:val="002B16D3"/>
    <w:rsid w:val="002B1F4A"/>
    <w:rsid w:val="002B28DC"/>
    <w:rsid w:val="002B29E9"/>
    <w:rsid w:val="002B2B37"/>
    <w:rsid w:val="002B2D1F"/>
    <w:rsid w:val="002B333C"/>
    <w:rsid w:val="002B35A4"/>
    <w:rsid w:val="002B4227"/>
    <w:rsid w:val="002B444F"/>
    <w:rsid w:val="002B4984"/>
    <w:rsid w:val="002B4C68"/>
    <w:rsid w:val="002B4E34"/>
    <w:rsid w:val="002B5328"/>
    <w:rsid w:val="002B5707"/>
    <w:rsid w:val="002B61DB"/>
    <w:rsid w:val="002B6BD1"/>
    <w:rsid w:val="002B71E5"/>
    <w:rsid w:val="002B73BC"/>
    <w:rsid w:val="002B74B1"/>
    <w:rsid w:val="002C03A9"/>
    <w:rsid w:val="002C0BD1"/>
    <w:rsid w:val="002C139F"/>
    <w:rsid w:val="002C182F"/>
    <w:rsid w:val="002C19D7"/>
    <w:rsid w:val="002C1ADC"/>
    <w:rsid w:val="002C1D9E"/>
    <w:rsid w:val="002C1EC3"/>
    <w:rsid w:val="002C216F"/>
    <w:rsid w:val="002C21B0"/>
    <w:rsid w:val="002C27CA"/>
    <w:rsid w:val="002C2B4C"/>
    <w:rsid w:val="002C2C29"/>
    <w:rsid w:val="002C2D34"/>
    <w:rsid w:val="002C349F"/>
    <w:rsid w:val="002C389C"/>
    <w:rsid w:val="002C3CA0"/>
    <w:rsid w:val="002C4365"/>
    <w:rsid w:val="002C4905"/>
    <w:rsid w:val="002C4CCE"/>
    <w:rsid w:val="002C4F85"/>
    <w:rsid w:val="002C5623"/>
    <w:rsid w:val="002C5693"/>
    <w:rsid w:val="002C6275"/>
    <w:rsid w:val="002C6D22"/>
    <w:rsid w:val="002C7077"/>
    <w:rsid w:val="002C723C"/>
    <w:rsid w:val="002C7437"/>
    <w:rsid w:val="002C7715"/>
    <w:rsid w:val="002C77AC"/>
    <w:rsid w:val="002D0135"/>
    <w:rsid w:val="002D0176"/>
    <w:rsid w:val="002D0F4B"/>
    <w:rsid w:val="002D1AF5"/>
    <w:rsid w:val="002D1FE1"/>
    <w:rsid w:val="002D2029"/>
    <w:rsid w:val="002D2164"/>
    <w:rsid w:val="002D2617"/>
    <w:rsid w:val="002D2DA7"/>
    <w:rsid w:val="002D300E"/>
    <w:rsid w:val="002D3976"/>
    <w:rsid w:val="002D3BB0"/>
    <w:rsid w:val="002D41EC"/>
    <w:rsid w:val="002D47C5"/>
    <w:rsid w:val="002D4B5B"/>
    <w:rsid w:val="002D5D47"/>
    <w:rsid w:val="002D5DCE"/>
    <w:rsid w:val="002D5EE4"/>
    <w:rsid w:val="002D69FA"/>
    <w:rsid w:val="002D6BEF"/>
    <w:rsid w:val="002D6F40"/>
    <w:rsid w:val="002D714A"/>
    <w:rsid w:val="002D7613"/>
    <w:rsid w:val="002D7879"/>
    <w:rsid w:val="002D79C0"/>
    <w:rsid w:val="002E04DA"/>
    <w:rsid w:val="002E0A60"/>
    <w:rsid w:val="002E0C1C"/>
    <w:rsid w:val="002E13F1"/>
    <w:rsid w:val="002E17D4"/>
    <w:rsid w:val="002E19AB"/>
    <w:rsid w:val="002E19E4"/>
    <w:rsid w:val="002E1BBE"/>
    <w:rsid w:val="002E2023"/>
    <w:rsid w:val="002E2565"/>
    <w:rsid w:val="002E2606"/>
    <w:rsid w:val="002E275A"/>
    <w:rsid w:val="002E278D"/>
    <w:rsid w:val="002E29DB"/>
    <w:rsid w:val="002E3C49"/>
    <w:rsid w:val="002E4901"/>
    <w:rsid w:val="002E4D4C"/>
    <w:rsid w:val="002E52FB"/>
    <w:rsid w:val="002E54B9"/>
    <w:rsid w:val="002E55A0"/>
    <w:rsid w:val="002E55E5"/>
    <w:rsid w:val="002E573D"/>
    <w:rsid w:val="002E6445"/>
    <w:rsid w:val="002E6852"/>
    <w:rsid w:val="002E70A8"/>
    <w:rsid w:val="002E75AE"/>
    <w:rsid w:val="002E790B"/>
    <w:rsid w:val="002E7C8F"/>
    <w:rsid w:val="002E7F04"/>
    <w:rsid w:val="002F0305"/>
    <w:rsid w:val="002F0A94"/>
    <w:rsid w:val="002F0F49"/>
    <w:rsid w:val="002F2017"/>
    <w:rsid w:val="002F223D"/>
    <w:rsid w:val="002F301B"/>
    <w:rsid w:val="002F34D5"/>
    <w:rsid w:val="002F48CA"/>
    <w:rsid w:val="002F48F1"/>
    <w:rsid w:val="002F61F5"/>
    <w:rsid w:val="002F635F"/>
    <w:rsid w:val="002F6D91"/>
    <w:rsid w:val="002F730C"/>
    <w:rsid w:val="002F75E8"/>
    <w:rsid w:val="002F783F"/>
    <w:rsid w:val="002F7D74"/>
    <w:rsid w:val="00300050"/>
    <w:rsid w:val="003001A0"/>
    <w:rsid w:val="0030083B"/>
    <w:rsid w:val="00300B58"/>
    <w:rsid w:val="00300F68"/>
    <w:rsid w:val="00301596"/>
    <w:rsid w:val="00302001"/>
    <w:rsid w:val="003021D3"/>
    <w:rsid w:val="0030255C"/>
    <w:rsid w:val="00302CDE"/>
    <w:rsid w:val="00302CE0"/>
    <w:rsid w:val="00303109"/>
    <w:rsid w:val="003031D1"/>
    <w:rsid w:val="00304522"/>
    <w:rsid w:val="00304888"/>
    <w:rsid w:val="0030494A"/>
    <w:rsid w:val="00304B7F"/>
    <w:rsid w:val="00304BEE"/>
    <w:rsid w:val="00305059"/>
    <w:rsid w:val="003050AC"/>
    <w:rsid w:val="0030565D"/>
    <w:rsid w:val="0030596F"/>
    <w:rsid w:val="00305997"/>
    <w:rsid w:val="00305AF6"/>
    <w:rsid w:val="00305E2C"/>
    <w:rsid w:val="003062D4"/>
    <w:rsid w:val="003068DE"/>
    <w:rsid w:val="0030690F"/>
    <w:rsid w:val="00306BB2"/>
    <w:rsid w:val="00306C41"/>
    <w:rsid w:val="003077F2"/>
    <w:rsid w:val="003100DE"/>
    <w:rsid w:val="00310488"/>
    <w:rsid w:val="00310536"/>
    <w:rsid w:val="003106F0"/>
    <w:rsid w:val="0031072C"/>
    <w:rsid w:val="00310DBD"/>
    <w:rsid w:val="00311B2F"/>
    <w:rsid w:val="00311CD6"/>
    <w:rsid w:val="00311E52"/>
    <w:rsid w:val="00312B32"/>
    <w:rsid w:val="00313361"/>
    <w:rsid w:val="00313439"/>
    <w:rsid w:val="0031346A"/>
    <w:rsid w:val="0031380C"/>
    <w:rsid w:val="00313FEE"/>
    <w:rsid w:val="00314BEF"/>
    <w:rsid w:val="00315BB4"/>
    <w:rsid w:val="00316260"/>
    <w:rsid w:val="0031691F"/>
    <w:rsid w:val="0031697F"/>
    <w:rsid w:val="0031758F"/>
    <w:rsid w:val="003177DE"/>
    <w:rsid w:val="0032002D"/>
    <w:rsid w:val="003212AD"/>
    <w:rsid w:val="00321CAD"/>
    <w:rsid w:val="00322038"/>
    <w:rsid w:val="0032238D"/>
    <w:rsid w:val="00322614"/>
    <w:rsid w:val="00322BF9"/>
    <w:rsid w:val="00322F98"/>
    <w:rsid w:val="00323DF9"/>
    <w:rsid w:val="00323F15"/>
    <w:rsid w:val="00324019"/>
    <w:rsid w:val="0032484F"/>
    <w:rsid w:val="00324A11"/>
    <w:rsid w:val="00324AED"/>
    <w:rsid w:val="00324E68"/>
    <w:rsid w:val="00325B04"/>
    <w:rsid w:val="00325C27"/>
    <w:rsid w:val="00325E0F"/>
    <w:rsid w:val="003262FA"/>
    <w:rsid w:val="0032637E"/>
    <w:rsid w:val="0032678F"/>
    <w:rsid w:val="0032786C"/>
    <w:rsid w:val="00327975"/>
    <w:rsid w:val="00327B9A"/>
    <w:rsid w:val="003303ED"/>
    <w:rsid w:val="00330468"/>
    <w:rsid w:val="00331072"/>
    <w:rsid w:val="0033118D"/>
    <w:rsid w:val="00331DD9"/>
    <w:rsid w:val="00332451"/>
    <w:rsid w:val="0033290F"/>
    <w:rsid w:val="00332B11"/>
    <w:rsid w:val="003331B4"/>
    <w:rsid w:val="0033354A"/>
    <w:rsid w:val="0033371B"/>
    <w:rsid w:val="00333BD1"/>
    <w:rsid w:val="0033405D"/>
    <w:rsid w:val="00334524"/>
    <w:rsid w:val="003347D7"/>
    <w:rsid w:val="00334D8D"/>
    <w:rsid w:val="00334E72"/>
    <w:rsid w:val="003356CB"/>
    <w:rsid w:val="00335B15"/>
    <w:rsid w:val="00335DE3"/>
    <w:rsid w:val="0033644D"/>
    <w:rsid w:val="00336761"/>
    <w:rsid w:val="003367C8"/>
    <w:rsid w:val="00336A32"/>
    <w:rsid w:val="00337856"/>
    <w:rsid w:val="0034038E"/>
    <w:rsid w:val="0034098C"/>
    <w:rsid w:val="00340A41"/>
    <w:rsid w:val="00340D11"/>
    <w:rsid w:val="00340D22"/>
    <w:rsid w:val="003418E8"/>
    <w:rsid w:val="00341A43"/>
    <w:rsid w:val="00343F9C"/>
    <w:rsid w:val="003449E8"/>
    <w:rsid w:val="00345AF0"/>
    <w:rsid w:val="003470E6"/>
    <w:rsid w:val="0034738E"/>
    <w:rsid w:val="00347F12"/>
    <w:rsid w:val="003507AC"/>
    <w:rsid w:val="00350BD4"/>
    <w:rsid w:val="00350CC8"/>
    <w:rsid w:val="00350FD5"/>
    <w:rsid w:val="0035186C"/>
    <w:rsid w:val="00351B2C"/>
    <w:rsid w:val="00351EF9"/>
    <w:rsid w:val="00352C59"/>
    <w:rsid w:val="003537FD"/>
    <w:rsid w:val="00353BE0"/>
    <w:rsid w:val="003556CE"/>
    <w:rsid w:val="003557C3"/>
    <w:rsid w:val="003561EA"/>
    <w:rsid w:val="003575E7"/>
    <w:rsid w:val="00357AEE"/>
    <w:rsid w:val="00357D99"/>
    <w:rsid w:val="00357EB0"/>
    <w:rsid w:val="00360E8A"/>
    <w:rsid w:val="003611E4"/>
    <w:rsid w:val="003613AC"/>
    <w:rsid w:val="003617FF"/>
    <w:rsid w:val="00361A33"/>
    <w:rsid w:val="00361CFD"/>
    <w:rsid w:val="003628FA"/>
    <w:rsid w:val="00363264"/>
    <w:rsid w:val="00363A1D"/>
    <w:rsid w:val="00363BD1"/>
    <w:rsid w:val="0036418C"/>
    <w:rsid w:val="00364330"/>
    <w:rsid w:val="003648B1"/>
    <w:rsid w:val="003648FB"/>
    <w:rsid w:val="00364A32"/>
    <w:rsid w:val="00364C0E"/>
    <w:rsid w:val="00364C85"/>
    <w:rsid w:val="00365037"/>
    <w:rsid w:val="00365448"/>
    <w:rsid w:val="00366901"/>
    <w:rsid w:val="00366CF6"/>
    <w:rsid w:val="00366E65"/>
    <w:rsid w:val="00366EF7"/>
    <w:rsid w:val="00367FBA"/>
    <w:rsid w:val="00370444"/>
    <w:rsid w:val="00370521"/>
    <w:rsid w:val="00370EAC"/>
    <w:rsid w:val="003721DD"/>
    <w:rsid w:val="00372338"/>
    <w:rsid w:val="00372511"/>
    <w:rsid w:val="003731EE"/>
    <w:rsid w:val="00373990"/>
    <w:rsid w:val="00373F2E"/>
    <w:rsid w:val="003742F3"/>
    <w:rsid w:val="003747ED"/>
    <w:rsid w:val="00374B34"/>
    <w:rsid w:val="003756C0"/>
    <w:rsid w:val="00375B44"/>
    <w:rsid w:val="00376C78"/>
    <w:rsid w:val="00376DA2"/>
    <w:rsid w:val="00376E6C"/>
    <w:rsid w:val="00376FD6"/>
    <w:rsid w:val="003774E2"/>
    <w:rsid w:val="00377921"/>
    <w:rsid w:val="0038013C"/>
    <w:rsid w:val="0038033D"/>
    <w:rsid w:val="003805A6"/>
    <w:rsid w:val="00380C2F"/>
    <w:rsid w:val="00380C8C"/>
    <w:rsid w:val="00380FA7"/>
    <w:rsid w:val="00381C0D"/>
    <w:rsid w:val="00382F3F"/>
    <w:rsid w:val="003847BC"/>
    <w:rsid w:val="0038559F"/>
    <w:rsid w:val="00385674"/>
    <w:rsid w:val="00385893"/>
    <w:rsid w:val="00385DC9"/>
    <w:rsid w:val="003870A2"/>
    <w:rsid w:val="003871DC"/>
    <w:rsid w:val="00387721"/>
    <w:rsid w:val="003878AE"/>
    <w:rsid w:val="00387ACB"/>
    <w:rsid w:val="00387DB5"/>
    <w:rsid w:val="00387DE2"/>
    <w:rsid w:val="00387EAC"/>
    <w:rsid w:val="00390868"/>
    <w:rsid w:val="00390CC2"/>
    <w:rsid w:val="00390F59"/>
    <w:rsid w:val="0039112F"/>
    <w:rsid w:val="00391B5B"/>
    <w:rsid w:val="0039226D"/>
    <w:rsid w:val="003926B4"/>
    <w:rsid w:val="00392BA4"/>
    <w:rsid w:val="00392C5F"/>
    <w:rsid w:val="00392CB9"/>
    <w:rsid w:val="00394257"/>
    <w:rsid w:val="00394FDF"/>
    <w:rsid w:val="003954D9"/>
    <w:rsid w:val="00395880"/>
    <w:rsid w:val="00395B4D"/>
    <w:rsid w:val="003960BA"/>
    <w:rsid w:val="00396A53"/>
    <w:rsid w:val="00396F17"/>
    <w:rsid w:val="0039724C"/>
    <w:rsid w:val="00397B94"/>
    <w:rsid w:val="00397CFA"/>
    <w:rsid w:val="00397E2D"/>
    <w:rsid w:val="003A028C"/>
    <w:rsid w:val="003A090C"/>
    <w:rsid w:val="003A0A24"/>
    <w:rsid w:val="003A0B47"/>
    <w:rsid w:val="003A141B"/>
    <w:rsid w:val="003A1AD4"/>
    <w:rsid w:val="003A21C7"/>
    <w:rsid w:val="003A2C17"/>
    <w:rsid w:val="003A2DCE"/>
    <w:rsid w:val="003A3134"/>
    <w:rsid w:val="003A34BD"/>
    <w:rsid w:val="003A3DE0"/>
    <w:rsid w:val="003A4737"/>
    <w:rsid w:val="003A50C9"/>
    <w:rsid w:val="003A672C"/>
    <w:rsid w:val="003A690C"/>
    <w:rsid w:val="003A6B26"/>
    <w:rsid w:val="003A6E80"/>
    <w:rsid w:val="003A71D6"/>
    <w:rsid w:val="003A7795"/>
    <w:rsid w:val="003A77FC"/>
    <w:rsid w:val="003A78F3"/>
    <w:rsid w:val="003B0255"/>
    <w:rsid w:val="003B0264"/>
    <w:rsid w:val="003B046C"/>
    <w:rsid w:val="003B0576"/>
    <w:rsid w:val="003B09E7"/>
    <w:rsid w:val="003B0BDD"/>
    <w:rsid w:val="003B0D1A"/>
    <w:rsid w:val="003B0F5A"/>
    <w:rsid w:val="003B1362"/>
    <w:rsid w:val="003B2957"/>
    <w:rsid w:val="003B2A0C"/>
    <w:rsid w:val="003B2BD5"/>
    <w:rsid w:val="003B31DC"/>
    <w:rsid w:val="003B3603"/>
    <w:rsid w:val="003B3B1C"/>
    <w:rsid w:val="003B3BC4"/>
    <w:rsid w:val="003B482E"/>
    <w:rsid w:val="003B4E7C"/>
    <w:rsid w:val="003B5966"/>
    <w:rsid w:val="003B673B"/>
    <w:rsid w:val="003B755D"/>
    <w:rsid w:val="003B77F5"/>
    <w:rsid w:val="003B7C30"/>
    <w:rsid w:val="003B7FD3"/>
    <w:rsid w:val="003C0132"/>
    <w:rsid w:val="003C01D1"/>
    <w:rsid w:val="003C0355"/>
    <w:rsid w:val="003C04A9"/>
    <w:rsid w:val="003C2108"/>
    <w:rsid w:val="003C25DF"/>
    <w:rsid w:val="003C2ADA"/>
    <w:rsid w:val="003C2FCB"/>
    <w:rsid w:val="003C326D"/>
    <w:rsid w:val="003C36A4"/>
    <w:rsid w:val="003C3EEF"/>
    <w:rsid w:val="003C4B9B"/>
    <w:rsid w:val="003C54E4"/>
    <w:rsid w:val="003C5A9A"/>
    <w:rsid w:val="003C5B73"/>
    <w:rsid w:val="003C68E5"/>
    <w:rsid w:val="003C6CB2"/>
    <w:rsid w:val="003C70DE"/>
    <w:rsid w:val="003C7421"/>
    <w:rsid w:val="003C74FF"/>
    <w:rsid w:val="003C76DB"/>
    <w:rsid w:val="003D001B"/>
    <w:rsid w:val="003D02DF"/>
    <w:rsid w:val="003D0E27"/>
    <w:rsid w:val="003D1062"/>
    <w:rsid w:val="003D171C"/>
    <w:rsid w:val="003D1A30"/>
    <w:rsid w:val="003D1F27"/>
    <w:rsid w:val="003D1FCD"/>
    <w:rsid w:val="003D21B3"/>
    <w:rsid w:val="003D2DE2"/>
    <w:rsid w:val="003D2E97"/>
    <w:rsid w:val="003D3A05"/>
    <w:rsid w:val="003D47AC"/>
    <w:rsid w:val="003D55BF"/>
    <w:rsid w:val="003D5F40"/>
    <w:rsid w:val="003D62EE"/>
    <w:rsid w:val="003D66C7"/>
    <w:rsid w:val="003D7744"/>
    <w:rsid w:val="003E035C"/>
    <w:rsid w:val="003E05FC"/>
    <w:rsid w:val="003E0667"/>
    <w:rsid w:val="003E0C72"/>
    <w:rsid w:val="003E1017"/>
    <w:rsid w:val="003E16D1"/>
    <w:rsid w:val="003E18F4"/>
    <w:rsid w:val="003E1F64"/>
    <w:rsid w:val="003E2326"/>
    <w:rsid w:val="003E2E09"/>
    <w:rsid w:val="003E3379"/>
    <w:rsid w:val="003E3EDB"/>
    <w:rsid w:val="003E4C79"/>
    <w:rsid w:val="003E5072"/>
    <w:rsid w:val="003E52C4"/>
    <w:rsid w:val="003E532C"/>
    <w:rsid w:val="003E5602"/>
    <w:rsid w:val="003E5624"/>
    <w:rsid w:val="003E6CAD"/>
    <w:rsid w:val="003E6EF6"/>
    <w:rsid w:val="003E72D4"/>
    <w:rsid w:val="003E7309"/>
    <w:rsid w:val="003E7942"/>
    <w:rsid w:val="003E7AB0"/>
    <w:rsid w:val="003F046A"/>
    <w:rsid w:val="003F0B74"/>
    <w:rsid w:val="003F0C8F"/>
    <w:rsid w:val="003F11DB"/>
    <w:rsid w:val="003F283C"/>
    <w:rsid w:val="003F355B"/>
    <w:rsid w:val="003F3C38"/>
    <w:rsid w:val="003F4243"/>
    <w:rsid w:val="003F44DB"/>
    <w:rsid w:val="003F4949"/>
    <w:rsid w:val="003F5B09"/>
    <w:rsid w:val="003F684C"/>
    <w:rsid w:val="003F6B78"/>
    <w:rsid w:val="003F7001"/>
    <w:rsid w:val="003F76BF"/>
    <w:rsid w:val="003F7F31"/>
    <w:rsid w:val="00400968"/>
    <w:rsid w:val="00400EFA"/>
    <w:rsid w:val="004011EF"/>
    <w:rsid w:val="00401A60"/>
    <w:rsid w:val="00401BD2"/>
    <w:rsid w:val="004021B2"/>
    <w:rsid w:val="00403B65"/>
    <w:rsid w:val="00403C2F"/>
    <w:rsid w:val="00403EED"/>
    <w:rsid w:val="0040437C"/>
    <w:rsid w:val="00404DDA"/>
    <w:rsid w:val="00405072"/>
    <w:rsid w:val="0040601C"/>
    <w:rsid w:val="004061DE"/>
    <w:rsid w:val="00406FF9"/>
    <w:rsid w:val="0040728F"/>
    <w:rsid w:val="004074AC"/>
    <w:rsid w:val="004075BA"/>
    <w:rsid w:val="0040764A"/>
    <w:rsid w:val="00407843"/>
    <w:rsid w:val="00407DC5"/>
    <w:rsid w:val="004104D4"/>
    <w:rsid w:val="00410A3E"/>
    <w:rsid w:val="00410DD7"/>
    <w:rsid w:val="00410ED2"/>
    <w:rsid w:val="00411159"/>
    <w:rsid w:val="004119B7"/>
    <w:rsid w:val="00413513"/>
    <w:rsid w:val="00413C91"/>
    <w:rsid w:val="00413DC7"/>
    <w:rsid w:val="00413E78"/>
    <w:rsid w:val="004147FF"/>
    <w:rsid w:val="00414C50"/>
    <w:rsid w:val="00415CC2"/>
    <w:rsid w:val="00415D95"/>
    <w:rsid w:val="00416D35"/>
    <w:rsid w:val="0041725F"/>
    <w:rsid w:val="004178F1"/>
    <w:rsid w:val="0042008C"/>
    <w:rsid w:val="00420473"/>
    <w:rsid w:val="004207FC"/>
    <w:rsid w:val="00420D7D"/>
    <w:rsid w:val="00420DAF"/>
    <w:rsid w:val="00420EEB"/>
    <w:rsid w:val="0042141E"/>
    <w:rsid w:val="0042144D"/>
    <w:rsid w:val="00421B7A"/>
    <w:rsid w:val="00422BE7"/>
    <w:rsid w:val="00422CA4"/>
    <w:rsid w:val="0042355A"/>
    <w:rsid w:val="00423B74"/>
    <w:rsid w:val="00423CF5"/>
    <w:rsid w:val="004242C8"/>
    <w:rsid w:val="004246E6"/>
    <w:rsid w:val="00424C2B"/>
    <w:rsid w:val="00424EF8"/>
    <w:rsid w:val="00424F31"/>
    <w:rsid w:val="00425466"/>
    <w:rsid w:val="00426464"/>
    <w:rsid w:val="00426774"/>
    <w:rsid w:val="004267B5"/>
    <w:rsid w:val="00426CC5"/>
    <w:rsid w:val="00426E2F"/>
    <w:rsid w:val="00427507"/>
    <w:rsid w:val="00427F91"/>
    <w:rsid w:val="00430666"/>
    <w:rsid w:val="00430728"/>
    <w:rsid w:val="00431932"/>
    <w:rsid w:val="004319BC"/>
    <w:rsid w:val="00431E1B"/>
    <w:rsid w:val="004320DE"/>
    <w:rsid w:val="00432389"/>
    <w:rsid w:val="00432711"/>
    <w:rsid w:val="00432721"/>
    <w:rsid w:val="00432A47"/>
    <w:rsid w:val="00432BE1"/>
    <w:rsid w:val="00432EBE"/>
    <w:rsid w:val="004330EA"/>
    <w:rsid w:val="00433294"/>
    <w:rsid w:val="00433C42"/>
    <w:rsid w:val="00434850"/>
    <w:rsid w:val="00434D46"/>
    <w:rsid w:val="00434EFA"/>
    <w:rsid w:val="00435C93"/>
    <w:rsid w:val="00435ED2"/>
    <w:rsid w:val="004363FE"/>
    <w:rsid w:val="00436490"/>
    <w:rsid w:val="004365A4"/>
    <w:rsid w:val="004369EF"/>
    <w:rsid w:val="00437F92"/>
    <w:rsid w:val="004406D2"/>
    <w:rsid w:val="00440F55"/>
    <w:rsid w:val="00441190"/>
    <w:rsid w:val="00441346"/>
    <w:rsid w:val="00442157"/>
    <w:rsid w:val="00442335"/>
    <w:rsid w:val="00442AF6"/>
    <w:rsid w:val="004436D2"/>
    <w:rsid w:val="00443F78"/>
    <w:rsid w:val="004440E0"/>
    <w:rsid w:val="00444148"/>
    <w:rsid w:val="0044457B"/>
    <w:rsid w:val="0044537E"/>
    <w:rsid w:val="0044546C"/>
    <w:rsid w:val="0044592B"/>
    <w:rsid w:val="004460C9"/>
    <w:rsid w:val="004464F3"/>
    <w:rsid w:val="004466FB"/>
    <w:rsid w:val="00446818"/>
    <w:rsid w:val="004478FB"/>
    <w:rsid w:val="00450129"/>
    <w:rsid w:val="00450775"/>
    <w:rsid w:val="00452039"/>
    <w:rsid w:val="004522B8"/>
    <w:rsid w:val="0045258F"/>
    <w:rsid w:val="00452E02"/>
    <w:rsid w:val="004530C6"/>
    <w:rsid w:val="004536DE"/>
    <w:rsid w:val="00454511"/>
    <w:rsid w:val="00454863"/>
    <w:rsid w:val="00454B7E"/>
    <w:rsid w:val="00454C94"/>
    <w:rsid w:val="00454D68"/>
    <w:rsid w:val="00454F44"/>
    <w:rsid w:val="00455504"/>
    <w:rsid w:val="00456553"/>
    <w:rsid w:val="00456652"/>
    <w:rsid w:val="0045667F"/>
    <w:rsid w:val="004566BA"/>
    <w:rsid w:val="00456B9C"/>
    <w:rsid w:val="004578A7"/>
    <w:rsid w:val="00457C82"/>
    <w:rsid w:val="00460086"/>
    <w:rsid w:val="0046084C"/>
    <w:rsid w:val="00461596"/>
    <w:rsid w:val="00461794"/>
    <w:rsid w:val="00461A21"/>
    <w:rsid w:val="00461E6F"/>
    <w:rsid w:val="004628E7"/>
    <w:rsid w:val="004628FA"/>
    <w:rsid w:val="00462CCE"/>
    <w:rsid w:val="00463029"/>
    <w:rsid w:val="00463CF4"/>
    <w:rsid w:val="0046417F"/>
    <w:rsid w:val="004642EB"/>
    <w:rsid w:val="00464519"/>
    <w:rsid w:val="00464663"/>
    <w:rsid w:val="00464B2A"/>
    <w:rsid w:val="00464C27"/>
    <w:rsid w:val="004652B3"/>
    <w:rsid w:val="004654CB"/>
    <w:rsid w:val="0046592B"/>
    <w:rsid w:val="004660F6"/>
    <w:rsid w:val="00466931"/>
    <w:rsid w:val="00466D75"/>
    <w:rsid w:val="0046772D"/>
    <w:rsid w:val="00467965"/>
    <w:rsid w:val="004704F5"/>
    <w:rsid w:val="00470771"/>
    <w:rsid w:val="004710BA"/>
    <w:rsid w:val="004719AE"/>
    <w:rsid w:val="00471B4E"/>
    <w:rsid w:val="00472429"/>
    <w:rsid w:val="0047264A"/>
    <w:rsid w:val="004730BD"/>
    <w:rsid w:val="004732A1"/>
    <w:rsid w:val="004738EB"/>
    <w:rsid w:val="00473BCD"/>
    <w:rsid w:val="00474055"/>
    <w:rsid w:val="00474622"/>
    <w:rsid w:val="00474DCA"/>
    <w:rsid w:val="00474F3C"/>
    <w:rsid w:val="0047503A"/>
    <w:rsid w:val="0047526E"/>
    <w:rsid w:val="00475A37"/>
    <w:rsid w:val="00475BA7"/>
    <w:rsid w:val="004761C6"/>
    <w:rsid w:val="00476273"/>
    <w:rsid w:val="0047637F"/>
    <w:rsid w:val="00476F02"/>
    <w:rsid w:val="004775D2"/>
    <w:rsid w:val="00477A2F"/>
    <w:rsid w:val="00477AFA"/>
    <w:rsid w:val="00477D7E"/>
    <w:rsid w:val="00477E76"/>
    <w:rsid w:val="004800AE"/>
    <w:rsid w:val="0048021D"/>
    <w:rsid w:val="004809FF"/>
    <w:rsid w:val="00480BBC"/>
    <w:rsid w:val="00481382"/>
    <w:rsid w:val="004820F2"/>
    <w:rsid w:val="00482287"/>
    <w:rsid w:val="00482447"/>
    <w:rsid w:val="004831BC"/>
    <w:rsid w:val="0048349C"/>
    <w:rsid w:val="004835E9"/>
    <w:rsid w:val="004837D5"/>
    <w:rsid w:val="00484B55"/>
    <w:rsid w:val="00484CA5"/>
    <w:rsid w:val="004853BB"/>
    <w:rsid w:val="004854E5"/>
    <w:rsid w:val="004856BC"/>
    <w:rsid w:val="004860E1"/>
    <w:rsid w:val="00486EAE"/>
    <w:rsid w:val="004871CD"/>
    <w:rsid w:val="004907B2"/>
    <w:rsid w:val="00490874"/>
    <w:rsid w:val="004911B7"/>
    <w:rsid w:val="0049125B"/>
    <w:rsid w:val="004912E5"/>
    <w:rsid w:val="004913FA"/>
    <w:rsid w:val="004919EE"/>
    <w:rsid w:val="00492348"/>
    <w:rsid w:val="0049245E"/>
    <w:rsid w:val="0049278A"/>
    <w:rsid w:val="00492EFD"/>
    <w:rsid w:val="00493159"/>
    <w:rsid w:val="004931ED"/>
    <w:rsid w:val="00493825"/>
    <w:rsid w:val="00493EBE"/>
    <w:rsid w:val="00494313"/>
    <w:rsid w:val="00494461"/>
    <w:rsid w:val="004951C5"/>
    <w:rsid w:val="004959AA"/>
    <w:rsid w:val="00495E5D"/>
    <w:rsid w:val="00495EC9"/>
    <w:rsid w:val="0049651F"/>
    <w:rsid w:val="0049738F"/>
    <w:rsid w:val="00497B2F"/>
    <w:rsid w:val="004A06D8"/>
    <w:rsid w:val="004A072E"/>
    <w:rsid w:val="004A0A52"/>
    <w:rsid w:val="004A0B23"/>
    <w:rsid w:val="004A0B48"/>
    <w:rsid w:val="004A0C3B"/>
    <w:rsid w:val="004A1887"/>
    <w:rsid w:val="004A1D08"/>
    <w:rsid w:val="004A1FB6"/>
    <w:rsid w:val="004A36D6"/>
    <w:rsid w:val="004A387E"/>
    <w:rsid w:val="004A3CD7"/>
    <w:rsid w:val="004A41DA"/>
    <w:rsid w:val="004A49AC"/>
    <w:rsid w:val="004A4F8E"/>
    <w:rsid w:val="004A5C15"/>
    <w:rsid w:val="004A60F0"/>
    <w:rsid w:val="004A6249"/>
    <w:rsid w:val="004A62DE"/>
    <w:rsid w:val="004A6EE0"/>
    <w:rsid w:val="004A78AC"/>
    <w:rsid w:val="004A7A8B"/>
    <w:rsid w:val="004B14E5"/>
    <w:rsid w:val="004B15DB"/>
    <w:rsid w:val="004B160C"/>
    <w:rsid w:val="004B1BDB"/>
    <w:rsid w:val="004B30B9"/>
    <w:rsid w:val="004B39D0"/>
    <w:rsid w:val="004B4980"/>
    <w:rsid w:val="004B4FF3"/>
    <w:rsid w:val="004B55CF"/>
    <w:rsid w:val="004B56A8"/>
    <w:rsid w:val="004B58EF"/>
    <w:rsid w:val="004B5F55"/>
    <w:rsid w:val="004B6B13"/>
    <w:rsid w:val="004B6DE3"/>
    <w:rsid w:val="004B6F39"/>
    <w:rsid w:val="004B70C6"/>
    <w:rsid w:val="004B715A"/>
    <w:rsid w:val="004B71F3"/>
    <w:rsid w:val="004B7368"/>
    <w:rsid w:val="004B76B0"/>
    <w:rsid w:val="004B7A20"/>
    <w:rsid w:val="004C09C6"/>
    <w:rsid w:val="004C09FB"/>
    <w:rsid w:val="004C0D8C"/>
    <w:rsid w:val="004C18E3"/>
    <w:rsid w:val="004C2199"/>
    <w:rsid w:val="004C2601"/>
    <w:rsid w:val="004C298D"/>
    <w:rsid w:val="004C2D7B"/>
    <w:rsid w:val="004C2F50"/>
    <w:rsid w:val="004C307E"/>
    <w:rsid w:val="004C4480"/>
    <w:rsid w:val="004C49BD"/>
    <w:rsid w:val="004C4E0D"/>
    <w:rsid w:val="004C4F3F"/>
    <w:rsid w:val="004C5D09"/>
    <w:rsid w:val="004C5E71"/>
    <w:rsid w:val="004C5EB3"/>
    <w:rsid w:val="004C5F27"/>
    <w:rsid w:val="004C6E2C"/>
    <w:rsid w:val="004C77CD"/>
    <w:rsid w:val="004C7D59"/>
    <w:rsid w:val="004D06D6"/>
    <w:rsid w:val="004D07B0"/>
    <w:rsid w:val="004D0925"/>
    <w:rsid w:val="004D0ABD"/>
    <w:rsid w:val="004D0C04"/>
    <w:rsid w:val="004D0D58"/>
    <w:rsid w:val="004D0D75"/>
    <w:rsid w:val="004D1B42"/>
    <w:rsid w:val="004D260D"/>
    <w:rsid w:val="004D2B2C"/>
    <w:rsid w:val="004D2ECC"/>
    <w:rsid w:val="004D2FF9"/>
    <w:rsid w:val="004D3078"/>
    <w:rsid w:val="004D33D8"/>
    <w:rsid w:val="004D40CF"/>
    <w:rsid w:val="004D4345"/>
    <w:rsid w:val="004D46FE"/>
    <w:rsid w:val="004D4F20"/>
    <w:rsid w:val="004D521D"/>
    <w:rsid w:val="004D5BA2"/>
    <w:rsid w:val="004D65D2"/>
    <w:rsid w:val="004D7006"/>
    <w:rsid w:val="004D781B"/>
    <w:rsid w:val="004E073E"/>
    <w:rsid w:val="004E1491"/>
    <w:rsid w:val="004E1E18"/>
    <w:rsid w:val="004E22C0"/>
    <w:rsid w:val="004E2669"/>
    <w:rsid w:val="004E29A6"/>
    <w:rsid w:val="004E2EB5"/>
    <w:rsid w:val="004E32B4"/>
    <w:rsid w:val="004E40FF"/>
    <w:rsid w:val="004E493C"/>
    <w:rsid w:val="004E4C78"/>
    <w:rsid w:val="004E4DCF"/>
    <w:rsid w:val="004E52C8"/>
    <w:rsid w:val="004E56B1"/>
    <w:rsid w:val="004E5DC2"/>
    <w:rsid w:val="004E5EFA"/>
    <w:rsid w:val="004E6314"/>
    <w:rsid w:val="004E7064"/>
    <w:rsid w:val="004E74AE"/>
    <w:rsid w:val="004F0F35"/>
    <w:rsid w:val="004F134D"/>
    <w:rsid w:val="004F1382"/>
    <w:rsid w:val="004F2562"/>
    <w:rsid w:val="004F3D2A"/>
    <w:rsid w:val="004F434D"/>
    <w:rsid w:val="004F4549"/>
    <w:rsid w:val="004F4810"/>
    <w:rsid w:val="004F4D7D"/>
    <w:rsid w:val="004F4DD9"/>
    <w:rsid w:val="004F54BE"/>
    <w:rsid w:val="004F599D"/>
    <w:rsid w:val="004F5DB8"/>
    <w:rsid w:val="004F5F66"/>
    <w:rsid w:val="004F6046"/>
    <w:rsid w:val="004F709F"/>
    <w:rsid w:val="004F7721"/>
    <w:rsid w:val="004F7764"/>
    <w:rsid w:val="004F78C5"/>
    <w:rsid w:val="00500207"/>
    <w:rsid w:val="00500E17"/>
    <w:rsid w:val="00500E2D"/>
    <w:rsid w:val="00501234"/>
    <w:rsid w:val="00501845"/>
    <w:rsid w:val="00501C3F"/>
    <w:rsid w:val="00501FC0"/>
    <w:rsid w:val="005038E3"/>
    <w:rsid w:val="0050467E"/>
    <w:rsid w:val="00504DDE"/>
    <w:rsid w:val="005055EC"/>
    <w:rsid w:val="0050608E"/>
    <w:rsid w:val="005066FD"/>
    <w:rsid w:val="00506CE6"/>
    <w:rsid w:val="00506D71"/>
    <w:rsid w:val="00507450"/>
    <w:rsid w:val="0050785F"/>
    <w:rsid w:val="00507D22"/>
    <w:rsid w:val="00507DDC"/>
    <w:rsid w:val="005103B6"/>
    <w:rsid w:val="005103D6"/>
    <w:rsid w:val="00510742"/>
    <w:rsid w:val="00510DD0"/>
    <w:rsid w:val="0051167E"/>
    <w:rsid w:val="0051219D"/>
    <w:rsid w:val="005127B5"/>
    <w:rsid w:val="0051332B"/>
    <w:rsid w:val="00513355"/>
    <w:rsid w:val="0051372A"/>
    <w:rsid w:val="005139CB"/>
    <w:rsid w:val="00513BD2"/>
    <w:rsid w:val="00514307"/>
    <w:rsid w:val="005144ED"/>
    <w:rsid w:val="00514918"/>
    <w:rsid w:val="00514B7E"/>
    <w:rsid w:val="00515A72"/>
    <w:rsid w:val="00515D4C"/>
    <w:rsid w:val="00515F25"/>
    <w:rsid w:val="00515F45"/>
    <w:rsid w:val="00516508"/>
    <w:rsid w:val="00516E12"/>
    <w:rsid w:val="00516E66"/>
    <w:rsid w:val="00517B70"/>
    <w:rsid w:val="005208DC"/>
    <w:rsid w:val="00520A5F"/>
    <w:rsid w:val="00520CC9"/>
    <w:rsid w:val="00520D7A"/>
    <w:rsid w:val="005212FB"/>
    <w:rsid w:val="005214AA"/>
    <w:rsid w:val="005214EE"/>
    <w:rsid w:val="00521504"/>
    <w:rsid w:val="00521968"/>
    <w:rsid w:val="0052200B"/>
    <w:rsid w:val="005233FC"/>
    <w:rsid w:val="00523664"/>
    <w:rsid w:val="00523873"/>
    <w:rsid w:val="0052400C"/>
    <w:rsid w:val="00526196"/>
    <w:rsid w:val="00526B50"/>
    <w:rsid w:val="00526C76"/>
    <w:rsid w:val="00526D43"/>
    <w:rsid w:val="00526DC0"/>
    <w:rsid w:val="00526DCC"/>
    <w:rsid w:val="00527566"/>
    <w:rsid w:val="00530291"/>
    <w:rsid w:val="005307E9"/>
    <w:rsid w:val="00530CA7"/>
    <w:rsid w:val="00530F62"/>
    <w:rsid w:val="00531587"/>
    <w:rsid w:val="0053222B"/>
    <w:rsid w:val="0053269A"/>
    <w:rsid w:val="00532817"/>
    <w:rsid w:val="00532849"/>
    <w:rsid w:val="00532C37"/>
    <w:rsid w:val="00533D0C"/>
    <w:rsid w:val="00533D51"/>
    <w:rsid w:val="00533F66"/>
    <w:rsid w:val="0053523B"/>
    <w:rsid w:val="005352BE"/>
    <w:rsid w:val="00535521"/>
    <w:rsid w:val="00536315"/>
    <w:rsid w:val="005363F3"/>
    <w:rsid w:val="00536C45"/>
    <w:rsid w:val="005379BF"/>
    <w:rsid w:val="00537FDC"/>
    <w:rsid w:val="005405EE"/>
    <w:rsid w:val="00540886"/>
    <w:rsid w:val="00541126"/>
    <w:rsid w:val="00541371"/>
    <w:rsid w:val="00541402"/>
    <w:rsid w:val="005415C4"/>
    <w:rsid w:val="005418AB"/>
    <w:rsid w:val="00541EF3"/>
    <w:rsid w:val="005420B4"/>
    <w:rsid w:val="005428E6"/>
    <w:rsid w:val="00542999"/>
    <w:rsid w:val="005430C3"/>
    <w:rsid w:val="0054335D"/>
    <w:rsid w:val="005436A0"/>
    <w:rsid w:val="00543D23"/>
    <w:rsid w:val="00543D43"/>
    <w:rsid w:val="005446ED"/>
    <w:rsid w:val="00544B97"/>
    <w:rsid w:val="00544C83"/>
    <w:rsid w:val="00544D7D"/>
    <w:rsid w:val="00544EDE"/>
    <w:rsid w:val="005453D9"/>
    <w:rsid w:val="00545687"/>
    <w:rsid w:val="00545D14"/>
    <w:rsid w:val="00545F66"/>
    <w:rsid w:val="00546BE4"/>
    <w:rsid w:val="00547033"/>
    <w:rsid w:val="005475A2"/>
    <w:rsid w:val="0054788C"/>
    <w:rsid w:val="00547984"/>
    <w:rsid w:val="005503AC"/>
    <w:rsid w:val="00551497"/>
    <w:rsid w:val="00551F8C"/>
    <w:rsid w:val="005523EC"/>
    <w:rsid w:val="0055284D"/>
    <w:rsid w:val="00552D15"/>
    <w:rsid w:val="00552D2C"/>
    <w:rsid w:val="005534C6"/>
    <w:rsid w:val="005535C7"/>
    <w:rsid w:val="00553675"/>
    <w:rsid w:val="00553915"/>
    <w:rsid w:val="005539D1"/>
    <w:rsid w:val="00554998"/>
    <w:rsid w:val="0055539B"/>
    <w:rsid w:val="005556FA"/>
    <w:rsid w:val="00555F4F"/>
    <w:rsid w:val="00556062"/>
    <w:rsid w:val="005562F7"/>
    <w:rsid w:val="00556458"/>
    <w:rsid w:val="00556AB3"/>
    <w:rsid w:val="0055728D"/>
    <w:rsid w:val="00557330"/>
    <w:rsid w:val="005579DC"/>
    <w:rsid w:val="005601DE"/>
    <w:rsid w:val="005602ED"/>
    <w:rsid w:val="00560307"/>
    <w:rsid w:val="00560823"/>
    <w:rsid w:val="00560DDC"/>
    <w:rsid w:val="005616C1"/>
    <w:rsid w:val="00561CA3"/>
    <w:rsid w:val="00561E80"/>
    <w:rsid w:val="005623E8"/>
    <w:rsid w:val="0056271C"/>
    <w:rsid w:val="00562908"/>
    <w:rsid w:val="00562CB8"/>
    <w:rsid w:val="00562FE6"/>
    <w:rsid w:val="0056385F"/>
    <w:rsid w:val="00563E88"/>
    <w:rsid w:val="005642E2"/>
    <w:rsid w:val="005659D4"/>
    <w:rsid w:val="00565B60"/>
    <w:rsid w:val="00565D9E"/>
    <w:rsid w:val="00565F08"/>
    <w:rsid w:val="00566CCA"/>
    <w:rsid w:val="00566E74"/>
    <w:rsid w:val="00567235"/>
    <w:rsid w:val="00567361"/>
    <w:rsid w:val="00567410"/>
    <w:rsid w:val="005674B7"/>
    <w:rsid w:val="00570D15"/>
    <w:rsid w:val="00570F0B"/>
    <w:rsid w:val="00571A6B"/>
    <w:rsid w:val="00571A7A"/>
    <w:rsid w:val="00571CF8"/>
    <w:rsid w:val="00571D9F"/>
    <w:rsid w:val="00572E23"/>
    <w:rsid w:val="0057405C"/>
    <w:rsid w:val="005744EC"/>
    <w:rsid w:val="005747A4"/>
    <w:rsid w:val="00574F58"/>
    <w:rsid w:val="00575670"/>
    <w:rsid w:val="00575F03"/>
    <w:rsid w:val="00575F4D"/>
    <w:rsid w:val="0057609F"/>
    <w:rsid w:val="00576414"/>
    <w:rsid w:val="0057652E"/>
    <w:rsid w:val="00577872"/>
    <w:rsid w:val="00577909"/>
    <w:rsid w:val="00577A20"/>
    <w:rsid w:val="00577F0B"/>
    <w:rsid w:val="00580DA1"/>
    <w:rsid w:val="005812C4"/>
    <w:rsid w:val="00583331"/>
    <w:rsid w:val="0058377E"/>
    <w:rsid w:val="00583A84"/>
    <w:rsid w:val="00583C02"/>
    <w:rsid w:val="00583D56"/>
    <w:rsid w:val="00583EF8"/>
    <w:rsid w:val="0058401C"/>
    <w:rsid w:val="00584283"/>
    <w:rsid w:val="00584777"/>
    <w:rsid w:val="00584D71"/>
    <w:rsid w:val="00585807"/>
    <w:rsid w:val="0058660D"/>
    <w:rsid w:val="00586E91"/>
    <w:rsid w:val="00587173"/>
    <w:rsid w:val="005878F9"/>
    <w:rsid w:val="00587BC6"/>
    <w:rsid w:val="00587E3F"/>
    <w:rsid w:val="005900B3"/>
    <w:rsid w:val="0059047E"/>
    <w:rsid w:val="005907FB"/>
    <w:rsid w:val="00591E6D"/>
    <w:rsid w:val="005921D4"/>
    <w:rsid w:val="00592B17"/>
    <w:rsid w:val="00592B46"/>
    <w:rsid w:val="00592EA3"/>
    <w:rsid w:val="005948F5"/>
    <w:rsid w:val="00594BBA"/>
    <w:rsid w:val="00595838"/>
    <w:rsid w:val="00595855"/>
    <w:rsid w:val="005967C1"/>
    <w:rsid w:val="00596AF8"/>
    <w:rsid w:val="005A02D6"/>
    <w:rsid w:val="005A12E3"/>
    <w:rsid w:val="005A13D5"/>
    <w:rsid w:val="005A20B8"/>
    <w:rsid w:val="005A2B60"/>
    <w:rsid w:val="005A2C53"/>
    <w:rsid w:val="005A2D28"/>
    <w:rsid w:val="005A32B5"/>
    <w:rsid w:val="005A3ECF"/>
    <w:rsid w:val="005A45C0"/>
    <w:rsid w:val="005A4663"/>
    <w:rsid w:val="005A55D0"/>
    <w:rsid w:val="005A69A7"/>
    <w:rsid w:val="005A6A94"/>
    <w:rsid w:val="005A72D9"/>
    <w:rsid w:val="005A768C"/>
    <w:rsid w:val="005A7E2C"/>
    <w:rsid w:val="005B00DC"/>
    <w:rsid w:val="005B06DD"/>
    <w:rsid w:val="005B10B1"/>
    <w:rsid w:val="005B223D"/>
    <w:rsid w:val="005B28E4"/>
    <w:rsid w:val="005B3F0C"/>
    <w:rsid w:val="005B43F4"/>
    <w:rsid w:val="005B5A62"/>
    <w:rsid w:val="005B601B"/>
    <w:rsid w:val="005B62DE"/>
    <w:rsid w:val="005B690F"/>
    <w:rsid w:val="005B6C01"/>
    <w:rsid w:val="005B6F9A"/>
    <w:rsid w:val="005B70E2"/>
    <w:rsid w:val="005B7274"/>
    <w:rsid w:val="005B7A7E"/>
    <w:rsid w:val="005B7F09"/>
    <w:rsid w:val="005C0412"/>
    <w:rsid w:val="005C0CDC"/>
    <w:rsid w:val="005C16DB"/>
    <w:rsid w:val="005C20C1"/>
    <w:rsid w:val="005C2591"/>
    <w:rsid w:val="005C29C5"/>
    <w:rsid w:val="005C2DB4"/>
    <w:rsid w:val="005C330B"/>
    <w:rsid w:val="005C40E0"/>
    <w:rsid w:val="005C41F8"/>
    <w:rsid w:val="005C43CE"/>
    <w:rsid w:val="005C5501"/>
    <w:rsid w:val="005C5E31"/>
    <w:rsid w:val="005C6591"/>
    <w:rsid w:val="005C674C"/>
    <w:rsid w:val="005C6874"/>
    <w:rsid w:val="005C68E4"/>
    <w:rsid w:val="005C6925"/>
    <w:rsid w:val="005C6E00"/>
    <w:rsid w:val="005C6F3B"/>
    <w:rsid w:val="005C730F"/>
    <w:rsid w:val="005C77CA"/>
    <w:rsid w:val="005C7C72"/>
    <w:rsid w:val="005D0245"/>
    <w:rsid w:val="005D09C7"/>
    <w:rsid w:val="005D124F"/>
    <w:rsid w:val="005D1659"/>
    <w:rsid w:val="005D1763"/>
    <w:rsid w:val="005D1A50"/>
    <w:rsid w:val="005D1D55"/>
    <w:rsid w:val="005D1F0B"/>
    <w:rsid w:val="005D2028"/>
    <w:rsid w:val="005D2111"/>
    <w:rsid w:val="005D223D"/>
    <w:rsid w:val="005D255A"/>
    <w:rsid w:val="005D2A46"/>
    <w:rsid w:val="005D3051"/>
    <w:rsid w:val="005D396B"/>
    <w:rsid w:val="005D40F7"/>
    <w:rsid w:val="005D46B5"/>
    <w:rsid w:val="005D4F80"/>
    <w:rsid w:val="005D51E3"/>
    <w:rsid w:val="005D61F0"/>
    <w:rsid w:val="005D6A8E"/>
    <w:rsid w:val="005D6D65"/>
    <w:rsid w:val="005D6EC6"/>
    <w:rsid w:val="005D7F2C"/>
    <w:rsid w:val="005E07A2"/>
    <w:rsid w:val="005E0A7C"/>
    <w:rsid w:val="005E1703"/>
    <w:rsid w:val="005E1BC2"/>
    <w:rsid w:val="005E1EA5"/>
    <w:rsid w:val="005E2B58"/>
    <w:rsid w:val="005E2D1C"/>
    <w:rsid w:val="005E327E"/>
    <w:rsid w:val="005E378E"/>
    <w:rsid w:val="005E4C46"/>
    <w:rsid w:val="005E5CD9"/>
    <w:rsid w:val="005E6042"/>
    <w:rsid w:val="005E66FC"/>
    <w:rsid w:val="005E6B05"/>
    <w:rsid w:val="005E6D54"/>
    <w:rsid w:val="005E7004"/>
    <w:rsid w:val="005E74B4"/>
    <w:rsid w:val="005E75F3"/>
    <w:rsid w:val="005E7A92"/>
    <w:rsid w:val="005E7EE6"/>
    <w:rsid w:val="005F00BE"/>
    <w:rsid w:val="005F24BC"/>
    <w:rsid w:val="005F27F7"/>
    <w:rsid w:val="005F2AD6"/>
    <w:rsid w:val="005F2B7E"/>
    <w:rsid w:val="005F376E"/>
    <w:rsid w:val="005F3D89"/>
    <w:rsid w:val="005F3FB5"/>
    <w:rsid w:val="005F3FD5"/>
    <w:rsid w:val="005F4355"/>
    <w:rsid w:val="005F4929"/>
    <w:rsid w:val="005F5939"/>
    <w:rsid w:val="005F5EE9"/>
    <w:rsid w:val="005F611E"/>
    <w:rsid w:val="005F69C1"/>
    <w:rsid w:val="005F69FD"/>
    <w:rsid w:val="005F7072"/>
    <w:rsid w:val="005F70C7"/>
    <w:rsid w:val="005F72D1"/>
    <w:rsid w:val="005F7B3F"/>
    <w:rsid w:val="0060208B"/>
    <w:rsid w:val="006022A9"/>
    <w:rsid w:val="0060241D"/>
    <w:rsid w:val="006030E4"/>
    <w:rsid w:val="00603617"/>
    <w:rsid w:val="00603802"/>
    <w:rsid w:val="00603B47"/>
    <w:rsid w:val="00603BF6"/>
    <w:rsid w:val="00603E06"/>
    <w:rsid w:val="00603E5F"/>
    <w:rsid w:val="00604627"/>
    <w:rsid w:val="00604E92"/>
    <w:rsid w:val="00605744"/>
    <w:rsid w:val="00607E6B"/>
    <w:rsid w:val="0061025E"/>
    <w:rsid w:val="006113C2"/>
    <w:rsid w:val="00611B0E"/>
    <w:rsid w:val="006120F9"/>
    <w:rsid w:val="0061250E"/>
    <w:rsid w:val="00612A66"/>
    <w:rsid w:val="006131EA"/>
    <w:rsid w:val="0061358B"/>
    <w:rsid w:val="006136C1"/>
    <w:rsid w:val="006141DC"/>
    <w:rsid w:val="006143D6"/>
    <w:rsid w:val="00614424"/>
    <w:rsid w:val="00614855"/>
    <w:rsid w:val="00614D51"/>
    <w:rsid w:val="00615475"/>
    <w:rsid w:val="0061598A"/>
    <w:rsid w:val="00615BE3"/>
    <w:rsid w:val="006161F2"/>
    <w:rsid w:val="00617F1B"/>
    <w:rsid w:val="0062026B"/>
    <w:rsid w:val="00620579"/>
    <w:rsid w:val="00620651"/>
    <w:rsid w:val="0062086B"/>
    <w:rsid w:val="00620CBB"/>
    <w:rsid w:val="00620D9F"/>
    <w:rsid w:val="00621488"/>
    <w:rsid w:val="006218B9"/>
    <w:rsid w:val="006218DE"/>
    <w:rsid w:val="006223D9"/>
    <w:rsid w:val="006228F9"/>
    <w:rsid w:val="00622A8E"/>
    <w:rsid w:val="00622F65"/>
    <w:rsid w:val="00623409"/>
    <w:rsid w:val="0062359C"/>
    <w:rsid w:val="006239DD"/>
    <w:rsid w:val="00623D5C"/>
    <w:rsid w:val="0062418F"/>
    <w:rsid w:val="0062419C"/>
    <w:rsid w:val="00624718"/>
    <w:rsid w:val="00624819"/>
    <w:rsid w:val="00624BDB"/>
    <w:rsid w:val="00625420"/>
    <w:rsid w:val="00625C3E"/>
    <w:rsid w:val="00625D93"/>
    <w:rsid w:val="00625ECD"/>
    <w:rsid w:val="006260C4"/>
    <w:rsid w:val="00626F47"/>
    <w:rsid w:val="00630676"/>
    <w:rsid w:val="00631D2F"/>
    <w:rsid w:val="00631E99"/>
    <w:rsid w:val="00632A10"/>
    <w:rsid w:val="00632DC2"/>
    <w:rsid w:val="00632FBF"/>
    <w:rsid w:val="0063329F"/>
    <w:rsid w:val="00633558"/>
    <w:rsid w:val="00633637"/>
    <w:rsid w:val="00633786"/>
    <w:rsid w:val="00633E61"/>
    <w:rsid w:val="00634296"/>
    <w:rsid w:val="00634564"/>
    <w:rsid w:val="00634D19"/>
    <w:rsid w:val="00634D52"/>
    <w:rsid w:val="006351AB"/>
    <w:rsid w:val="006352C1"/>
    <w:rsid w:val="006356AD"/>
    <w:rsid w:val="00635BAD"/>
    <w:rsid w:val="0063606C"/>
    <w:rsid w:val="00636782"/>
    <w:rsid w:val="00636E69"/>
    <w:rsid w:val="00637F9B"/>
    <w:rsid w:val="00640064"/>
    <w:rsid w:val="00640765"/>
    <w:rsid w:val="00640A8C"/>
    <w:rsid w:val="00640D0F"/>
    <w:rsid w:val="00640E44"/>
    <w:rsid w:val="006416AA"/>
    <w:rsid w:val="006417E8"/>
    <w:rsid w:val="00641FF0"/>
    <w:rsid w:val="00642249"/>
    <w:rsid w:val="00642DFC"/>
    <w:rsid w:val="00642E58"/>
    <w:rsid w:val="00642F96"/>
    <w:rsid w:val="00643624"/>
    <w:rsid w:val="006446E9"/>
    <w:rsid w:val="006449CC"/>
    <w:rsid w:val="006454CE"/>
    <w:rsid w:val="00645789"/>
    <w:rsid w:val="00645D65"/>
    <w:rsid w:val="00645E97"/>
    <w:rsid w:val="0064638B"/>
    <w:rsid w:val="006469B4"/>
    <w:rsid w:val="00647795"/>
    <w:rsid w:val="006477C6"/>
    <w:rsid w:val="006477E2"/>
    <w:rsid w:val="00647AAC"/>
    <w:rsid w:val="00647B21"/>
    <w:rsid w:val="006509E3"/>
    <w:rsid w:val="00650C92"/>
    <w:rsid w:val="00651982"/>
    <w:rsid w:val="00651C8D"/>
    <w:rsid w:val="00652383"/>
    <w:rsid w:val="006529BD"/>
    <w:rsid w:val="00652ACB"/>
    <w:rsid w:val="00652C36"/>
    <w:rsid w:val="00652F42"/>
    <w:rsid w:val="006530F8"/>
    <w:rsid w:val="0065344A"/>
    <w:rsid w:val="00653CCD"/>
    <w:rsid w:val="00653FA1"/>
    <w:rsid w:val="00654616"/>
    <w:rsid w:val="006547E4"/>
    <w:rsid w:val="00654EE1"/>
    <w:rsid w:val="00654EF9"/>
    <w:rsid w:val="00654FE6"/>
    <w:rsid w:val="00655198"/>
    <w:rsid w:val="0065583E"/>
    <w:rsid w:val="00655B45"/>
    <w:rsid w:val="00655DC4"/>
    <w:rsid w:val="00655ED3"/>
    <w:rsid w:val="00656092"/>
    <w:rsid w:val="00656200"/>
    <w:rsid w:val="006562AD"/>
    <w:rsid w:val="006568E9"/>
    <w:rsid w:val="00657FD4"/>
    <w:rsid w:val="00660208"/>
    <w:rsid w:val="006606BD"/>
    <w:rsid w:val="00660FBF"/>
    <w:rsid w:val="0066137B"/>
    <w:rsid w:val="006615BA"/>
    <w:rsid w:val="0066177A"/>
    <w:rsid w:val="006620A9"/>
    <w:rsid w:val="00662390"/>
    <w:rsid w:val="0066243A"/>
    <w:rsid w:val="006624DC"/>
    <w:rsid w:val="006626BF"/>
    <w:rsid w:val="00662B16"/>
    <w:rsid w:val="00662EF0"/>
    <w:rsid w:val="006630F7"/>
    <w:rsid w:val="0066339B"/>
    <w:rsid w:val="006639E3"/>
    <w:rsid w:val="00663EFD"/>
    <w:rsid w:val="0066556E"/>
    <w:rsid w:val="006655F5"/>
    <w:rsid w:val="006663DB"/>
    <w:rsid w:val="00666640"/>
    <w:rsid w:val="00666D0B"/>
    <w:rsid w:val="006673E5"/>
    <w:rsid w:val="006700B6"/>
    <w:rsid w:val="00670A0F"/>
    <w:rsid w:val="00671AE5"/>
    <w:rsid w:val="00671C7C"/>
    <w:rsid w:val="00672788"/>
    <w:rsid w:val="00673061"/>
    <w:rsid w:val="0067370B"/>
    <w:rsid w:val="006739C5"/>
    <w:rsid w:val="00675152"/>
    <w:rsid w:val="00675A14"/>
    <w:rsid w:val="00675F1A"/>
    <w:rsid w:val="0067609A"/>
    <w:rsid w:val="00676B9C"/>
    <w:rsid w:val="00677524"/>
    <w:rsid w:val="006776EA"/>
    <w:rsid w:val="00677AD6"/>
    <w:rsid w:val="00680B7D"/>
    <w:rsid w:val="00680C45"/>
    <w:rsid w:val="00680DE9"/>
    <w:rsid w:val="0068121A"/>
    <w:rsid w:val="00682300"/>
    <w:rsid w:val="00682879"/>
    <w:rsid w:val="006830EC"/>
    <w:rsid w:val="006836BA"/>
    <w:rsid w:val="006837A2"/>
    <w:rsid w:val="006845CC"/>
    <w:rsid w:val="00684AEB"/>
    <w:rsid w:val="00685A35"/>
    <w:rsid w:val="00685B22"/>
    <w:rsid w:val="00685E4C"/>
    <w:rsid w:val="00686BEF"/>
    <w:rsid w:val="00687216"/>
    <w:rsid w:val="006872EA"/>
    <w:rsid w:val="0068740D"/>
    <w:rsid w:val="00687687"/>
    <w:rsid w:val="00687753"/>
    <w:rsid w:val="00687B27"/>
    <w:rsid w:val="0069000F"/>
    <w:rsid w:val="00690124"/>
    <w:rsid w:val="0069014E"/>
    <w:rsid w:val="00690487"/>
    <w:rsid w:val="006906AA"/>
    <w:rsid w:val="00690E30"/>
    <w:rsid w:val="006914E1"/>
    <w:rsid w:val="00691F46"/>
    <w:rsid w:val="006929C5"/>
    <w:rsid w:val="00692B73"/>
    <w:rsid w:val="00693CB1"/>
    <w:rsid w:val="00693FA4"/>
    <w:rsid w:val="00694856"/>
    <w:rsid w:val="006949ED"/>
    <w:rsid w:val="00695282"/>
    <w:rsid w:val="00695538"/>
    <w:rsid w:val="006957EA"/>
    <w:rsid w:val="0069618E"/>
    <w:rsid w:val="00696942"/>
    <w:rsid w:val="00696D49"/>
    <w:rsid w:val="006974F6"/>
    <w:rsid w:val="006975FA"/>
    <w:rsid w:val="00697D5D"/>
    <w:rsid w:val="006A071E"/>
    <w:rsid w:val="006A08A9"/>
    <w:rsid w:val="006A1921"/>
    <w:rsid w:val="006A1A61"/>
    <w:rsid w:val="006A30B9"/>
    <w:rsid w:val="006A30EF"/>
    <w:rsid w:val="006A34A5"/>
    <w:rsid w:val="006A3926"/>
    <w:rsid w:val="006A3A20"/>
    <w:rsid w:val="006A3CC5"/>
    <w:rsid w:val="006A46FC"/>
    <w:rsid w:val="006A5280"/>
    <w:rsid w:val="006A5592"/>
    <w:rsid w:val="006A5634"/>
    <w:rsid w:val="006A57C8"/>
    <w:rsid w:val="006A5A8F"/>
    <w:rsid w:val="006A5BAE"/>
    <w:rsid w:val="006A5DB5"/>
    <w:rsid w:val="006A6551"/>
    <w:rsid w:val="006A666A"/>
    <w:rsid w:val="006A6981"/>
    <w:rsid w:val="006A6A29"/>
    <w:rsid w:val="006A72B3"/>
    <w:rsid w:val="006A72F1"/>
    <w:rsid w:val="006A7454"/>
    <w:rsid w:val="006A7531"/>
    <w:rsid w:val="006A7955"/>
    <w:rsid w:val="006B01FB"/>
    <w:rsid w:val="006B0943"/>
    <w:rsid w:val="006B0995"/>
    <w:rsid w:val="006B0BA1"/>
    <w:rsid w:val="006B0C45"/>
    <w:rsid w:val="006B0EA5"/>
    <w:rsid w:val="006B11DB"/>
    <w:rsid w:val="006B1336"/>
    <w:rsid w:val="006B187C"/>
    <w:rsid w:val="006B199A"/>
    <w:rsid w:val="006B206A"/>
    <w:rsid w:val="006B21EF"/>
    <w:rsid w:val="006B2319"/>
    <w:rsid w:val="006B24E1"/>
    <w:rsid w:val="006B3C24"/>
    <w:rsid w:val="006B3F4E"/>
    <w:rsid w:val="006B3F51"/>
    <w:rsid w:val="006B408E"/>
    <w:rsid w:val="006B439D"/>
    <w:rsid w:val="006B4E5C"/>
    <w:rsid w:val="006B6352"/>
    <w:rsid w:val="006B6831"/>
    <w:rsid w:val="006B78FD"/>
    <w:rsid w:val="006C182C"/>
    <w:rsid w:val="006C182E"/>
    <w:rsid w:val="006C1C09"/>
    <w:rsid w:val="006C2266"/>
    <w:rsid w:val="006C2315"/>
    <w:rsid w:val="006C28D8"/>
    <w:rsid w:val="006C3831"/>
    <w:rsid w:val="006C38FC"/>
    <w:rsid w:val="006C3D07"/>
    <w:rsid w:val="006C3E5C"/>
    <w:rsid w:val="006C4617"/>
    <w:rsid w:val="006C5EEC"/>
    <w:rsid w:val="006C6424"/>
    <w:rsid w:val="006C663B"/>
    <w:rsid w:val="006C6919"/>
    <w:rsid w:val="006C6BD1"/>
    <w:rsid w:val="006C6CD2"/>
    <w:rsid w:val="006C7632"/>
    <w:rsid w:val="006D003F"/>
    <w:rsid w:val="006D0EDA"/>
    <w:rsid w:val="006D1723"/>
    <w:rsid w:val="006D1931"/>
    <w:rsid w:val="006D1AA1"/>
    <w:rsid w:val="006D225A"/>
    <w:rsid w:val="006D22C4"/>
    <w:rsid w:val="006D28A4"/>
    <w:rsid w:val="006D49CD"/>
    <w:rsid w:val="006D4A63"/>
    <w:rsid w:val="006D5090"/>
    <w:rsid w:val="006D529A"/>
    <w:rsid w:val="006D5746"/>
    <w:rsid w:val="006D5901"/>
    <w:rsid w:val="006D5E4A"/>
    <w:rsid w:val="006D60B5"/>
    <w:rsid w:val="006D678D"/>
    <w:rsid w:val="006D692A"/>
    <w:rsid w:val="006D7187"/>
    <w:rsid w:val="006D72B5"/>
    <w:rsid w:val="006D7359"/>
    <w:rsid w:val="006D79D5"/>
    <w:rsid w:val="006E0E0A"/>
    <w:rsid w:val="006E1178"/>
    <w:rsid w:val="006E177B"/>
    <w:rsid w:val="006E1AD7"/>
    <w:rsid w:val="006E29C8"/>
    <w:rsid w:val="006E2A2A"/>
    <w:rsid w:val="006E51F2"/>
    <w:rsid w:val="006E5870"/>
    <w:rsid w:val="006E58AE"/>
    <w:rsid w:val="006E59FD"/>
    <w:rsid w:val="006E5C32"/>
    <w:rsid w:val="006E5D72"/>
    <w:rsid w:val="006E61A6"/>
    <w:rsid w:val="006E672C"/>
    <w:rsid w:val="006E6AF7"/>
    <w:rsid w:val="006E706F"/>
    <w:rsid w:val="006E7236"/>
    <w:rsid w:val="006E7493"/>
    <w:rsid w:val="006F007F"/>
    <w:rsid w:val="006F0EF5"/>
    <w:rsid w:val="006F167C"/>
    <w:rsid w:val="006F1D8C"/>
    <w:rsid w:val="006F2205"/>
    <w:rsid w:val="006F2557"/>
    <w:rsid w:val="006F259B"/>
    <w:rsid w:val="006F2952"/>
    <w:rsid w:val="006F2DB7"/>
    <w:rsid w:val="006F33D1"/>
    <w:rsid w:val="006F35EC"/>
    <w:rsid w:val="006F3B68"/>
    <w:rsid w:val="006F4507"/>
    <w:rsid w:val="006F4A39"/>
    <w:rsid w:val="006F5731"/>
    <w:rsid w:val="006F5937"/>
    <w:rsid w:val="006F5E86"/>
    <w:rsid w:val="006F5ECC"/>
    <w:rsid w:val="006F636D"/>
    <w:rsid w:val="006F6371"/>
    <w:rsid w:val="006F6444"/>
    <w:rsid w:val="006F6CEE"/>
    <w:rsid w:val="006F6E53"/>
    <w:rsid w:val="006F6F04"/>
    <w:rsid w:val="006F7006"/>
    <w:rsid w:val="006F7099"/>
    <w:rsid w:val="006F7B11"/>
    <w:rsid w:val="007001DA"/>
    <w:rsid w:val="00700712"/>
    <w:rsid w:val="00701B82"/>
    <w:rsid w:val="00701C6A"/>
    <w:rsid w:val="00702700"/>
    <w:rsid w:val="00702A8C"/>
    <w:rsid w:val="00702F09"/>
    <w:rsid w:val="007030D0"/>
    <w:rsid w:val="0070336D"/>
    <w:rsid w:val="00704336"/>
    <w:rsid w:val="0070531F"/>
    <w:rsid w:val="007069E1"/>
    <w:rsid w:val="00706C95"/>
    <w:rsid w:val="00706F13"/>
    <w:rsid w:val="0070754A"/>
    <w:rsid w:val="00707B21"/>
    <w:rsid w:val="00710C8D"/>
    <w:rsid w:val="00712429"/>
    <w:rsid w:val="007138E0"/>
    <w:rsid w:val="00713963"/>
    <w:rsid w:val="00713D5D"/>
    <w:rsid w:val="00714354"/>
    <w:rsid w:val="00714433"/>
    <w:rsid w:val="007144BC"/>
    <w:rsid w:val="0071502C"/>
    <w:rsid w:val="007157C5"/>
    <w:rsid w:val="00715A03"/>
    <w:rsid w:val="0071606B"/>
    <w:rsid w:val="007167A4"/>
    <w:rsid w:val="007168F5"/>
    <w:rsid w:val="00716BC3"/>
    <w:rsid w:val="00716C03"/>
    <w:rsid w:val="007173F3"/>
    <w:rsid w:val="007206F6"/>
    <w:rsid w:val="00720AC6"/>
    <w:rsid w:val="00720B58"/>
    <w:rsid w:val="00721466"/>
    <w:rsid w:val="00722297"/>
    <w:rsid w:val="007227A9"/>
    <w:rsid w:val="007229A7"/>
    <w:rsid w:val="00722BDD"/>
    <w:rsid w:val="00723035"/>
    <w:rsid w:val="007230B6"/>
    <w:rsid w:val="00723366"/>
    <w:rsid w:val="0072446B"/>
    <w:rsid w:val="0072451D"/>
    <w:rsid w:val="007259AB"/>
    <w:rsid w:val="007260C9"/>
    <w:rsid w:val="007264F9"/>
    <w:rsid w:val="00726A7A"/>
    <w:rsid w:val="00726B47"/>
    <w:rsid w:val="00726FF3"/>
    <w:rsid w:val="00727056"/>
    <w:rsid w:val="00727848"/>
    <w:rsid w:val="007278EB"/>
    <w:rsid w:val="007311C9"/>
    <w:rsid w:val="00731357"/>
    <w:rsid w:val="0073141A"/>
    <w:rsid w:val="007314F3"/>
    <w:rsid w:val="00731946"/>
    <w:rsid w:val="00731A09"/>
    <w:rsid w:val="007325E1"/>
    <w:rsid w:val="0073279E"/>
    <w:rsid w:val="00732914"/>
    <w:rsid w:val="00732A70"/>
    <w:rsid w:val="007342F5"/>
    <w:rsid w:val="00735923"/>
    <w:rsid w:val="00736050"/>
    <w:rsid w:val="00736290"/>
    <w:rsid w:val="0073657F"/>
    <w:rsid w:val="007365CE"/>
    <w:rsid w:val="00736A32"/>
    <w:rsid w:val="00737A28"/>
    <w:rsid w:val="0074006F"/>
    <w:rsid w:val="007409F9"/>
    <w:rsid w:val="00740F84"/>
    <w:rsid w:val="007411B2"/>
    <w:rsid w:val="007415D3"/>
    <w:rsid w:val="00742293"/>
    <w:rsid w:val="00742975"/>
    <w:rsid w:val="00742A77"/>
    <w:rsid w:val="00742B03"/>
    <w:rsid w:val="00742B52"/>
    <w:rsid w:val="00742DC5"/>
    <w:rsid w:val="00743364"/>
    <w:rsid w:val="00743410"/>
    <w:rsid w:val="007436BB"/>
    <w:rsid w:val="00743D9B"/>
    <w:rsid w:val="00744E43"/>
    <w:rsid w:val="00744EA9"/>
    <w:rsid w:val="00745729"/>
    <w:rsid w:val="00745A13"/>
    <w:rsid w:val="00745D02"/>
    <w:rsid w:val="00745FA3"/>
    <w:rsid w:val="00746029"/>
    <w:rsid w:val="00746325"/>
    <w:rsid w:val="007469C5"/>
    <w:rsid w:val="007473E4"/>
    <w:rsid w:val="00747B14"/>
    <w:rsid w:val="00747D83"/>
    <w:rsid w:val="00747EA9"/>
    <w:rsid w:val="00747FA4"/>
    <w:rsid w:val="00750BBC"/>
    <w:rsid w:val="00751953"/>
    <w:rsid w:val="007519B2"/>
    <w:rsid w:val="00751AE1"/>
    <w:rsid w:val="00751C09"/>
    <w:rsid w:val="00751F31"/>
    <w:rsid w:val="007522D6"/>
    <w:rsid w:val="007524AA"/>
    <w:rsid w:val="00752ABB"/>
    <w:rsid w:val="00752C3F"/>
    <w:rsid w:val="00752EF0"/>
    <w:rsid w:val="007532E5"/>
    <w:rsid w:val="0075374C"/>
    <w:rsid w:val="00753D71"/>
    <w:rsid w:val="0075450A"/>
    <w:rsid w:val="00754CA5"/>
    <w:rsid w:val="00755880"/>
    <w:rsid w:val="00755D96"/>
    <w:rsid w:val="0075601B"/>
    <w:rsid w:val="00756688"/>
    <w:rsid w:val="007569F2"/>
    <w:rsid w:val="00756A1A"/>
    <w:rsid w:val="00757802"/>
    <w:rsid w:val="007579A8"/>
    <w:rsid w:val="00760583"/>
    <w:rsid w:val="007608A9"/>
    <w:rsid w:val="00760EE0"/>
    <w:rsid w:val="00760F8E"/>
    <w:rsid w:val="00762862"/>
    <w:rsid w:val="0076446A"/>
    <w:rsid w:val="00764714"/>
    <w:rsid w:val="00764A42"/>
    <w:rsid w:val="00764F31"/>
    <w:rsid w:val="007657A7"/>
    <w:rsid w:val="0076588F"/>
    <w:rsid w:val="00765B31"/>
    <w:rsid w:val="00766526"/>
    <w:rsid w:val="00767213"/>
    <w:rsid w:val="007674A8"/>
    <w:rsid w:val="0076762F"/>
    <w:rsid w:val="00767977"/>
    <w:rsid w:val="007679B5"/>
    <w:rsid w:val="0077003C"/>
    <w:rsid w:val="00770394"/>
    <w:rsid w:val="00770966"/>
    <w:rsid w:val="00770AD4"/>
    <w:rsid w:val="00771166"/>
    <w:rsid w:val="0077125E"/>
    <w:rsid w:val="0077148F"/>
    <w:rsid w:val="00771C6D"/>
    <w:rsid w:val="00771D45"/>
    <w:rsid w:val="00772056"/>
    <w:rsid w:val="0077232A"/>
    <w:rsid w:val="007726FA"/>
    <w:rsid w:val="0077275C"/>
    <w:rsid w:val="00773503"/>
    <w:rsid w:val="007743DA"/>
    <w:rsid w:val="007761D3"/>
    <w:rsid w:val="0077674A"/>
    <w:rsid w:val="0077692E"/>
    <w:rsid w:val="0077695C"/>
    <w:rsid w:val="0077702C"/>
    <w:rsid w:val="0077776D"/>
    <w:rsid w:val="00777A25"/>
    <w:rsid w:val="00777AF8"/>
    <w:rsid w:val="007803DD"/>
    <w:rsid w:val="00781571"/>
    <w:rsid w:val="007815F2"/>
    <w:rsid w:val="00781627"/>
    <w:rsid w:val="007826AA"/>
    <w:rsid w:val="007831D9"/>
    <w:rsid w:val="007833D5"/>
    <w:rsid w:val="00783482"/>
    <w:rsid w:val="007834BF"/>
    <w:rsid w:val="00783CDB"/>
    <w:rsid w:val="00784A40"/>
    <w:rsid w:val="007852F2"/>
    <w:rsid w:val="007855AF"/>
    <w:rsid w:val="007855CA"/>
    <w:rsid w:val="007858B3"/>
    <w:rsid w:val="00785D5B"/>
    <w:rsid w:val="00786AA6"/>
    <w:rsid w:val="00786C0D"/>
    <w:rsid w:val="0079006D"/>
    <w:rsid w:val="00790141"/>
    <w:rsid w:val="00790538"/>
    <w:rsid w:val="007918D3"/>
    <w:rsid w:val="00791939"/>
    <w:rsid w:val="00791B19"/>
    <w:rsid w:val="00792059"/>
    <w:rsid w:val="0079208B"/>
    <w:rsid w:val="007922F9"/>
    <w:rsid w:val="00792477"/>
    <w:rsid w:val="007928C6"/>
    <w:rsid w:val="00792AED"/>
    <w:rsid w:val="00792DDF"/>
    <w:rsid w:val="007934DD"/>
    <w:rsid w:val="007939C6"/>
    <w:rsid w:val="00793D90"/>
    <w:rsid w:val="007943C5"/>
    <w:rsid w:val="007949DB"/>
    <w:rsid w:val="0079542F"/>
    <w:rsid w:val="00795CAE"/>
    <w:rsid w:val="00795E77"/>
    <w:rsid w:val="00795FB3"/>
    <w:rsid w:val="00796D78"/>
    <w:rsid w:val="00797B9D"/>
    <w:rsid w:val="00797CA1"/>
    <w:rsid w:val="007A0208"/>
    <w:rsid w:val="007A080F"/>
    <w:rsid w:val="007A0B8E"/>
    <w:rsid w:val="007A0C39"/>
    <w:rsid w:val="007A0CF8"/>
    <w:rsid w:val="007A2453"/>
    <w:rsid w:val="007A254E"/>
    <w:rsid w:val="007A27E5"/>
    <w:rsid w:val="007A4766"/>
    <w:rsid w:val="007A4870"/>
    <w:rsid w:val="007A53F1"/>
    <w:rsid w:val="007A54CA"/>
    <w:rsid w:val="007A69CC"/>
    <w:rsid w:val="007A6DC4"/>
    <w:rsid w:val="007A7AF7"/>
    <w:rsid w:val="007A7B93"/>
    <w:rsid w:val="007A7E35"/>
    <w:rsid w:val="007B100D"/>
    <w:rsid w:val="007B1F0C"/>
    <w:rsid w:val="007B1FCB"/>
    <w:rsid w:val="007B21BF"/>
    <w:rsid w:val="007B26C1"/>
    <w:rsid w:val="007B29C2"/>
    <w:rsid w:val="007B2A8B"/>
    <w:rsid w:val="007B2E14"/>
    <w:rsid w:val="007B3943"/>
    <w:rsid w:val="007B3CB2"/>
    <w:rsid w:val="007B494F"/>
    <w:rsid w:val="007B4A8D"/>
    <w:rsid w:val="007B4EAA"/>
    <w:rsid w:val="007B508E"/>
    <w:rsid w:val="007B5441"/>
    <w:rsid w:val="007B5515"/>
    <w:rsid w:val="007B5CDE"/>
    <w:rsid w:val="007B5D3A"/>
    <w:rsid w:val="007B63B6"/>
    <w:rsid w:val="007B678A"/>
    <w:rsid w:val="007B78DF"/>
    <w:rsid w:val="007B7E3C"/>
    <w:rsid w:val="007C06AE"/>
    <w:rsid w:val="007C18D9"/>
    <w:rsid w:val="007C18E3"/>
    <w:rsid w:val="007C1E7E"/>
    <w:rsid w:val="007C207B"/>
    <w:rsid w:val="007C23B7"/>
    <w:rsid w:val="007C26AB"/>
    <w:rsid w:val="007C2BA2"/>
    <w:rsid w:val="007C2D3C"/>
    <w:rsid w:val="007C358C"/>
    <w:rsid w:val="007C3786"/>
    <w:rsid w:val="007C484C"/>
    <w:rsid w:val="007C4D74"/>
    <w:rsid w:val="007C51B0"/>
    <w:rsid w:val="007C62EC"/>
    <w:rsid w:val="007C6930"/>
    <w:rsid w:val="007C6ECE"/>
    <w:rsid w:val="007C6F25"/>
    <w:rsid w:val="007D01B8"/>
    <w:rsid w:val="007D01CD"/>
    <w:rsid w:val="007D0F8C"/>
    <w:rsid w:val="007D1418"/>
    <w:rsid w:val="007D1502"/>
    <w:rsid w:val="007D21A7"/>
    <w:rsid w:val="007D2B23"/>
    <w:rsid w:val="007D3769"/>
    <w:rsid w:val="007D3BC2"/>
    <w:rsid w:val="007D3CB3"/>
    <w:rsid w:val="007D3DC4"/>
    <w:rsid w:val="007D3DFF"/>
    <w:rsid w:val="007D4009"/>
    <w:rsid w:val="007D4FD5"/>
    <w:rsid w:val="007D4FD8"/>
    <w:rsid w:val="007D519D"/>
    <w:rsid w:val="007D53F6"/>
    <w:rsid w:val="007D5789"/>
    <w:rsid w:val="007D60DC"/>
    <w:rsid w:val="007D657B"/>
    <w:rsid w:val="007D6631"/>
    <w:rsid w:val="007D6AB4"/>
    <w:rsid w:val="007D700E"/>
    <w:rsid w:val="007D7298"/>
    <w:rsid w:val="007D7AB5"/>
    <w:rsid w:val="007E0068"/>
    <w:rsid w:val="007E012C"/>
    <w:rsid w:val="007E025D"/>
    <w:rsid w:val="007E0899"/>
    <w:rsid w:val="007E0AEF"/>
    <w:rsid w:val="007E0B0E"/>
    <w:rsid w:val="007E1697"/>
    <w:rsid w:val="007E1BAD"/>
    <w:rsid w:val="007E2092"/>
    <w:rsid w:val="007E2ED2"/>
    <w:rsid w:val="007E315E"/>
    <w:rsid w:val="007E3374"/>
    <w:rsid w:val="007E36A2"/>
    <w:rsid w:val="007E39BE"/>
    <w:rsid w:val="007E3EB0"/>
    <w:rsid w:val="007E48E4"/>
    <w:rsid w:val="007E4A6C"/>
    <w:rsid w:val="007E5A33"/>
    <w:rsid w:val="007E5ACA"/>
    <w:rsid w:val="007E5DD1"/>
    <w:rsid w:val="007E6911"/>
    <w:rsid w:val="007E6E0E"/>
    <w:rsid w:val="007E6EFB"/>
    <w:rsid w:val="007E6FD0"/>
    <w:rsid w:val="007E7F70"/>
    <w:rsid w:val="007F0361"/>
    <w:rsid w:val="007F10EE"/>
    <w:rsid w:val="007F1375"/>
    <w:rsid w:val="007F1DDE"/>
    <w:rsid w:val="007F2926"/>
    <w:rsid w:val="007F2BD3"/>
    <w:rsid w:val="007F3BB3"/>
    <w:rsid w:val="007F3F12"/>
    <w:rsid w:val="007F3F5B"/>
    <w:rsid w:val="007F4833"/>
    <w:rsid w:val="007F4A84"/>
    <w:rsid w:val="007F4E2F"/>
    <w:rsid w:val="007F4E4C"/>
    <w:rsid w:val="007F5106"/>
    <w:rsid w:val="007F5FE8"/>
    <w:rsid w:val="007F5FFE"/>
    <w:rsid w:val="007F6719"/>
    <w:rsid w:val="007F6FC7"/>
    <w:rsid w:val="007F70FF"/>
    <w:rsid w:val="007F7156"/>
    <w:rsid w:val="008006E0"/>
    <w:rsid w:val="00801BAC"/>
    <w:rsid w:val="00802961"/>
    <w:rsid w:val="0080394A"/>
    <w:rsid w:val="00804B72"/>
    <w:rsid w:val="00804CA8"/>
    <w:rsid w:val="008053CD"/>
    <w:rsid w:val="00805879"/>
    <w:rsid w:val="00805EBE"/>
    <w:rsid w:val="00805F4B"/>
    <w:rsid w:val="00806241"/>
    <w:rsid w:val="00806CCD"/>
    <w:rsid w:val="00806E01"/>
    <w:rsid w:val="0080792E"/>
    <w:rsid w:val="00807B9C"/>
    <w:rsid w:val="00810209"/>
    <w:rsid w:val="00810855"/>
    <w:rsid w:val="008108C9"/>
    <w:rsid w:val="00810C8A"/>
    <w:rsid w:val="00810E75"/>
    <w:rsid w:val="00810F08"/>
    <w:rsid w:val="008112D8"/>
    <w:rsid w:val="00811732"/>
    <w:rsid w:val="008120D6"/>
    <w:rsid w:val="008121A2"/>
    <w:rsid w:val="00812227"/>
    <w:rsid w:val="008124EF"/>
    <w:rsid w:val="00812AD0"/>
    <w:rsid w:val="0081321F"/>
    <w:rsid w:val="008137E2"/>
    <w:rsid w:val="00813E40"/>
    <w:rsid w:val="00814E23"/>
    <w:rsid w:val="0081509A"/>
    <w:rsid w:val="00815DB7"/>
    <w:rsid w:val="0081683F"/>
    <w:rsid w:val="008176CC"/>
    <w:rsid w:val="00817825"/>
    <w:rsid w:val="00820071"/>
    <w:rsid w:val="0082018D"/>
    <w:rsid w:val="00820682"/>
    <w:rsid w:val="00820AE8"/>
    <w:rsid w:val="00820C41"/>
    <w:rsid w:val="00821115"/>
    <w:rsid w:val="00821831"/>
    <w:rsid w:val="00821A64"/>
    <w:rsid w:val="00822E20"/>
    <w:rsid w:val="00822F0A"/>
    <w:rsid w:val="0082332F"/>
    <w:rsid w:val="00823C3F"/>
    <w:rsid w:val="00824EEB"/>
    <w:rsid w:val="008251C1"/>
    <w:rsid w:val="00825536"/>
    <w:rsid w:val="008258C2"/>
    <w:rsid w:val="00825A0A"/>
    <w:rsid w:val="00826B13"/>
    <w:rsid w:val="008278AB"/>
    <w:rsid w:val="008306BF"/>
    <w:rsid w:val="00830DE7"/>
    <w:rsid w:val="00830F4A"/>
    <w:rsid w:val="0083194D"/>
    <w:rsid w:val="0083218F"/>
    <w:rsid w:val="00832B5F"/>
    <w:rsid w:val="0083302A"/>
    <w:rsid w:val="0083302E"/>
    <w:rsid w:val="008335D6"/>
    <w:rsid w:val="00833D36"/>
    <w:rsid w:val="008341C3"/>
    <w:rsid w:val="00834C9C"/>
    <w:rsid w:val="00834CEF"/>
    <w:rsid w:val="00834E16"/>
    <w:rsid w:val="008350F7"/>
    <w:rsid w:val="0083533A"/>
    <w:rsid w:val="008353DA"/>
    <w:rsid w:val="00835D90"/>
    <w:rsid w:val="00836293"/>
    <w:rsid w:val="008362B9"/>
    <w:rsid w:val="00836ABD"/>
    <w:rsid w:val="00836D73"/>
    <w:rsid w:val="008373FF"/>
    <w:rsid w:val="008375D1"/>
    <w:rsid w:val="0083773D"/>
    <w:rsid w:val="008377C5"/>
    <w:rsid w:val="00837A11"/>
    <w:rsid w:val="00840478"/>
    <w:rsid w:val="00840A95"/>
    <w:rsid w:val="00841FBB"/>
    <w:rsid w:val="00842DD9"/>
    <w:rsid w:val="0084330D"/>
    <w:rsid w:val="00843621"/>
    <w:rsid w:val="008447C0"/>
    <w:rsid w:val="00845638"/>
    <w:rsid w:val="008459D3"/>
    <w:rsid w:val="00845C07"/>
    <w:rsid w:val="00846D65"/>
    <w:rsid w:val="00847179"/>
    <w:rsid w:val="00847C47"/>
    <w:rsid w:val="00850238"/>
    <w:rsid w:val="0085026D"/>
    <w:rsid w:val="0085071A"/>
    <w:rsid w:val="0085093D"/>
    <w:rsid w:val="00850A97"/>
    <w:rsid w:val="00850BBE"/>
    <w:rsid w:val="008516EE"/>
    <w:rsid w:val="00851FCB"/>
    <w:rsid w:val="0085239A"/>
    <w:rsid w:val="008526C3"/>
    <w:rsid w:val="00853FEB"/>
    <w:rsid w:val="008557AA"/>
    <w:rsid w:val="00855AEE"/>
    <w:rsid w:val="00855EDF"/>
    <w:rsid w:val="00856139"/>
    <w:rsid w:val="008572F7"/>
    <w:rsid w:val="0086016B"/>
    <w:rsid w:val="00860FC7"/>
    <w:rsid w:val="00861DB9"/>
    <w:rsid w:val="00862468"/>
    <w:rsid w:val="00862569"/>
    <w:rsid w:val="0086278A"/>
    <w:rsid w:val="00862B9C"/>
    <w:rsid w:val="00862CFE"/>
    <w:rsid w:val="00863257"/>
    <w:rsid w:val="008637B8"/>
    <w:rsid w:val="00863AFD"/>
    <w:rsid w:val="00863C17"/>
    <w:rsid w:val="00864172"/>
    <w:rsid w:val="008644BE"/>
    <w:rsid w:val="008646A5"/>
    <w:rsid w:val="00864A0C"/>
    <w:rsid w:val="00864C90"/>
    <w:rsid w:val="0086543C"/>
    <w:rsid w:val="00865961"/>
    <w:rsid w:val="00865A0E"/>
    <w:rsid w:val="00865B65"/>
    <w:rsid w:val="00865DD2"/>
    <w:rsid w:val="00865FE3"/>
    <w:rsid w:val="008660B8"/>
    <w:rsid w:val="00867266"/>
    <w:rsid w:val="00867320"/>
    <w:rsid w:val="008674A6"/>
    <w:rsid w:val="008679C4"/>
    <w:rsid w:val="008716D1"/>
    <w:rsid w:val="008718A8"/>
    <w:rsid w:val="00871AE1"/>
    <w:rsid w:val="00871CE4"/>
    <w:rsid w:val="008737B0"/>
    <w:rsid w:val="00874F91"/>
    <w:rsid w:val="008754B6"/>
    <w:rsid w:val="00875637"/>
    <w:rsid w:val="00875730"/>
    <w:rsid w:val="00875A16"/>
    <w:rsid w:val="0087613F"/>
    <w:rsid w:val="008769EF"/>
    <w:rsid w:val="008774C8"/>
    <w:rsid w:val="00877DA4"/>
    <w:rsid w:val="00880064"/>
    <w:rsid w:val="0088011D"/>
    <w:rsid w:val="00880A02"/>
    <w:rsid w:val="00880BB8"/>
    <w:rsid w:val="00881896"/>
    <w:rsid w:val="008819C5"/>
    <w:rsid w:val="00881EBF"/>
    <w:rsid w:val="00882098"/>
    <w:rsid w:val="008820F1"/>
    <w:rsid w:val="00882799"/>
    <w:rsid w:val="00882BD1"/>
    <w:rsid w:val="00884578"/>
    <w:rsid w:val="0088482A"/>
    <w:rsid w:val="00884D01"/>
    <w:rsid w:val="00884EE4"/>
    <w:rsid w:val="00885700"/>
    <w:rsid w:val="008858BC"/>
    <w:rsid w:val="00885934"/>
    <w:rsid w:val="00885C71"/>
    <w:rsid w:val="00885CC0"/>
    <w:rsid w:val="00886239"/>
    <w:rsid w:val="00886949"/>
    <w:rsid w:val="00886B77"/>
    <w:rsid w:val="00887204"/>
    <w:rsid w:val="00887345"/>
    <w:rsid w:val="008906CD"/>
    <w:rsid w:val="008908D8"/>
    <w:rsid w:val="00890A6A"/>
    <w:rsid w:val="00890B57"/>
    <w:rsid w:val="0089102D"/>
    <w:rsid w:val="00891148"/>
    <w:rsid w:val="00891F19"/>
    <w:rsid w:val="0089269C"/>
    <w:rsid w:val="008926B4"/>
    <w:rsid w:val="0089313C"/>
    <w:rsid w:val="00893692"/>
    <w:rsid w:val="008937AE"/>
    <w:rsid w:val="00893DEB"/>
    <w:rsid w:val="008940C6"/>
    <w:rsid w:val="008945DD"/>
    <w:rsid w:val="008948F1"/>
    <w:rsid w:val="00894C32"/>
    <w:rsid w:val="00895812"/>
    <w:rsid w:val="00895D1F"/>
    <w:rsid w:val="008960F0"/>
    <w:rsid w:val="0089624A"/>
    <w:rsid w:val="0089652C"/>
    <w:rsid w:val="00896566"/>
    <w:rsid w:val="008965EC"/>
    <w:rsid w:val="008972AE"/>
    <w:rsid w:val="008974D4"/>
    <w:rsid w:val="0089794C"/>
    <w:rsid w:val="00897D47"/>
    <w:rsid w:val="00897EAE"/>
    <w:rsid w:val="00897F32"/>
    <w:rsid w:val="008A0C33"/>
    <w:rsid w:val="008A0E56"/>
    <w:rsid w:val="008A329C"/>
    <w:rsid w:val="008A3414"/>
    <w:rsid w:val="008A3AAB"/>
    <w:rsid w:val="008A3B53"/>
    <w:rsid w:val="008A4BE9"/>
    <w:rsid w:val="008A51FF"/>
    <w:rsid w:val="008A578B"/>
    <w:rsid w:val="008A57DE"/>
    <w:rsid w:val="008A59E2"/>
    <w:rsid w:val="008A5E21"/>
    <w:rsid w:val="008A5E97"/>
    <w:rsid w:val="008A5FA7"/>
    <w:rsid w:val="008A6253"/>
    <w:rsid w:val="008A6A04"/>
    <w:rsid w:val="008B02D7"/>
    <w:rsid w:val="008B036C"/>
    <w:rsid w:val="008B0C21"/>
    <w:rsid w:val="008B0CA8"/>
    <w:rsid w:val="008B1395"/>
    <w:rsid w:val="008B14C3"/>
    <w:rsid w:val="008B1938"/>
    <w:rsid w:val="008B1F3A"/>
    <w:rsid w:val="008B2034"/>
    <w:rsid w:val="008B2214"/>
    <w:rsid w:val="008B23C6"/>
    <w:rsid w:val="008B23ED"/>
    <w:rsid w:val="008B2F3E"/>
    <w:rsid w:val="008B2F49"/>
    <w:rsid w:val="008B3B9A"/>
    <w:rsid w:val="008B53FD"/>
    <w:rsid w:val="008B5BFF"/>
    <w:rsid w:val="008B5C2C"/>
    <w:rsid w:val="008B5E6B"/>
    <w:rsid w:val="008B5ED4"/>
    <w:rsid w:val="008B5F65"/>
    <w:rsid w:val="008B6390"/>
    <w:rsid w:val="008B6408"/>
    <w:rsid w:val="008B6846"/>
    <w:rsid w:val="008B6ACE"/>
    <w:rsid w:val="008B6BE1"/>
    <w:rsid w:val="008B708B"/>
    <w:rsid w:val="008B730F"/>
    <w:rsid w:val="008B733B"/>
    <w:rsid w:val="008B7405"/>
    <w:rsid w:val="008B783E"/>
    <w:rsid w:val="008B78A6"/>
    <w:rsid w:val="008B7CF8"/>
    <w:rsid w:val="008C03D9"/>
    <w:rsid w:val="008C0AA8"/>
    <w:rsid w:val="008C0E56"/>
    <w:rsid w:val="008C106C"/>
    <w:rsid w:val="008C172C"/>
    <w:rsid w:val="008C1C20"/>
    <w:rsid w:val="008C1FD2"/>
    <w:rsid w:val="008C2664"/>
    <w:rsid w:val="008C275D"/>
    <w:rsid w:val="008C2B12"/>
    <w:rsid w:val="008C3445"/>
    <w:rsid w:val="008C3FFF"/>
    <w:rsid w:val="008C44A8"/>
    <w:rsid w:val="008C50B5"/>
    <w:rsid w:val="008C56F2"/>
    <w:rsid w:val="008C5A4B"/>
    <w:rsid w:val="008C7059"/>
    <w:rsid w:val="008C73CD"/>
    <w:rsid w:val="008C79D1"/>
    <w:rsid w:val="008C7BD8"/>
    <w:rsid w:val="008C7EBC"/>
    <w:rsid w:val="008D0074"/>
    <w:rsid w:val="008D08D8"/>
    <w:rsid w:val="008D0ACF"/>
    <w:rsid w:val="008D1C56"/>
    <w:rsid w:val="008D226A"/>
    <w:rsid w:val="008D2AA2"/>
    <w:rsid w:val="008D2F47"/>
    <w:rsid w:val="008D3124"/>
    <w:rsid w:val="008D3284"/>
    <w:rsid w:val="008D35D6"/>
    <w:rsid w:val="008D3AD7"/>
    <w:rsid w:val="008D3DFA"/>
    <w:rsid w:val="008D4547"/>
    <w:rsid w:val="008D50E6"/>
    <w:rsid w:val="008D522C"/>
    <w:rsid w:val="008D5933"/>
    <w:rsid w:val="008D59B4"/>
    <w:rsid w:val="008D5A6C"/>
    <w:rsid w:val="008D5A87"/>
    <w:rsid w:val="008D5CEC"/>
    <w:rsid w:val="008D6111"/>
    <w:rsid w:val="008D6244"/>
    <w:rsid w:val="008D6B07"/>
    <w:rsid w:val="008D7071"/>
    <w:rsid w:val="008D71A3"/>
    <w:rsid w:val="008E0809"/>
    <w:rsid w:val="008E09E5"/>
    <w:rsid w:val="008E0C22"/>
    <w:rsid w:val="008E0F97"/>
    <w:rsid w:val="008E172A"/>
    <w:rsid w:val="008E23F1"/>
    <w:rsid w:val="008E2712"/>
    <w:rsid w:val="008E2807"/>
    <w:rsid w:val="008E31AE"/>
    <w:rsid w:val="008E3791"/>
    <w:rsid w:val="008E380B"/>
    <w:rsid w:val="008E3F4C"/>
    <w:rsid w:val="008E41FC"/>
    <w:rsid w:val="008E4506"/>
    <w:rsid w:val="008E5844"/>
    <w:rsid w:val="008E6AE4"/>
    <w:rsid w:val="008E6E26"/>
    <w:rsid w:val="008E717D"/>
    <w:rsid w:val="008E7750"/>
    <w:rsid w:val="008E7769"/>
    <w:rsid w:val="008F0AF0"/>
    <w:rsid w:val="008F14C3"/>
    <w:rsid w:val="008F1A09"/>
    <w:rsid w:val="008F1A0F"/>
    <w:rsid w:val="008F2066"/>
    <w:rsid w:val="008F21F3"/>
    <w:rsid w:val="008F2251"/>
    <w:rsid w:val="008F312C"/>
    <w:rsid w:val="008F3C28"/>
    <w:rsid w:val="008F3F9A"/>
    <w:rsid w:val="008F473B"/>
    <w:rsid w:val="008F4C91"/>
    <w:rsid w:val="008F4DF7"/>
    <w:rsid w:val="008F5843"/>
    <w:rsid w:val="008F587C"/>
    <w:rsid w:val="008F5B62"/>
    <w:rsid w:val="008F5C20"/>
    <w:rsid w:val="008F66F9"/>
    <w:rsid w:val="008F67AB"/>
    <w:rsid w:val="008F692A"/>
    <w:rsid w:val="008F6DF1"/>
    <w:rsid w:val="008F6E40"/>
    <w:rsid w:val="008F6F3B"/>
    <w:rsid w:val="008F74A3"/>
    <w:rsid w:val="008F764C"/>
    <w:rsid w:val="008F76C4"/>
    <w:rsid w:val="009006EF"/>
    <w:rsid w:val="00900B6C"/>
    <w:rsid w:val="00900B9A"/>
    <w:rsid w:val="00900C41"/>
    <w:rsid w:val="00901407"/>
    <w:rsid w:val="00901916"/>
    <w:rsid w:val="00901B0E"/>
    <w:rsid w:val="00902F8A"/>
    <w:rsid w:val="00903198"/>
    <w:rsid w:val="009035AC"/>
    <w:rsid w:val="00903633"/>
    <w:rsid w:val="00903D2C"/>
    <w:rsid w:val="00903E00"/>
    <w:rsid w:val="009049CB"/>
    <w:rsid w:val="00904D88"/>
    <w:rsid w:val="0090523A"/>
    <w:rsid w:val="00905E02"/>
    <w:rsid w:val="0090660C"/>
    <w:rsid w:val="00906A72"/>
    <w:rsid w:val="00907811"/>
    <w:rsid w:val="009078C7"/>
    <w:rsid w:val="00907A08"/>
    <w:rsid w:val="00910133"/>
    <w:rsid w:val="0091019D"/>
    <w:rsid w:val="0091068A"/>
    <w:rsid w:val="009106CB"/>
    <w:rsid w:val="00910BD5"/>
    <w:rsid w:val="009119AB"/>
    <w:rsid w:val="009126B0"/>
    <w:rsid w:val="00913975"/>
    <w:rsid w:val="00913CC5"/>
    <w:rsid w:val="00915014"/>
    <w:rsid w:val="0091531A"/>
    <w:rsid w:val="00915466"/>
    <w:rsid w:val="00916521"/>
    <w:rsid w:val="00920DC0"/>
    <w:rsid w:val="00921742"/>
    <w:rsid w:val="00921BA7"/>
    <w:rsid w:val="00921E48"/>
    <w:rsid w:val="00922420"/>
    <w:rsid w:val="009226CB"/>
    <w:rsid w:val="0092320A"/>
    <w:rsid w:val="00923D45"/>
    <w:rsid w:val="0092452B"/>
    <w:rsid w:val="0092473E"/>
    <w:rsid w:val="00924D5A"/>
    <w:rsid w:val="00924EBD"/>
    <w:rsid w:val="00925385"/>
    <w:rsid w:val="009257F1"/>
    <w:rsid w:val="009263C3"/>
    <w:rsid w:val="0092643B"/>
    <w:rsid w:val="00926CFC"/>
    <w:rsid w:val="009270B2"/>
    <w:rsid w:val="009272CC"/>
    <w:rsid w:val="00927523"/>
    <w:rsid w:val="00927846"/>
    <w:rsid w:val="00927A01"/>
    <w:rsid w:val="00930CBC"/>
    <w:rsid w:val="00931AEE"/>
    <w:rsid w:val="00931E55"/>
    <w:rsid w:val="009329A4"/>
    <w:rsid w:val="00932B82"/>
    <w:rsid w:val="00933133"/>
    <w:rsid w:val="00933831"/>
    <w:rsid w:val="00933F08"/>
    <w:rsid w:val="00934533"/>
    <w:rsid w:val="00934C76"/>
    <w:rsid w:val="009352CF"/>
    <w:rsid w:val="0093584D"/>
    <w:rsid w:val="00935DF0"/>
    <w:rsid w:val="00935FB7"/>
    <w:rsid w:val="009363A0"/>
    <w:rsid w:val="009363F8"/>
    <w:rsid w:val="00936C30"/>
    <w:rsid w:val="00937019"/>
    <w:rsid w:val="009372D1"/>
    <w:rsid w:val="00937387"/>
    <w:rsid w:val="00937F92"/>
    <w:rsid w:val="0094028A"/>
    <w:rsid w:val="009405AB"/>
    <w:rsid w:val="009405ED"/>
    <w:rsid w:val="009406F4"/>
    <w:rsid w:val="00940CAE"/>
    <w:rsid w:val="00940CDE"/>
    <w:rsid w:val="00942C62"/>
    <w:rsid w:val="0094382B"/>
    <w:rsid w:val="00943FF1"/>
    <w:rsid w:val="009449B2"/>
    <w:rsid w:val="00944CA7"/>
    <w:rsid w:val="0094532D"/>
    <w:rsid w:val="009455DF"/>
    <w:rsid w:val="0094576A"/>
    <w:rsid w:val="009459FB"/>
    <w:rsid w:val="009461BD"/>
    <w:rsid w:val="0094657E"/>
    <w:rsid w:val="00946E87"/>
    <w:rsid w:val="0094776B"/>
    <w:rsid w:val="00947985"/>
    <w:rsid w:val="009479FB"/>
    <w:rsid w:val="00947E1E"/>
    <w:rsid w:val="00947F5A"/>
    <w:rsid w:val="00950028"/>
    <w:rsid w:val="0095056A"/>
    <w:rsid w:val="0095106F"/>
    <w:rsid w:val="00951397"/>
    <w:rsid w:val="00951865"/>
    <w:rsid w:val="00952873"/>
    <w:rsid w:val="009530C4"/>
    <w:rsid w:val="00953251"/>
    <w:rsid w:val="00953945"/>
    <w:rsid w:val="009540EE"/>
    <w:rsid w:val="00954115"/>
    <w:rsid w:val="0095454B"/>
    <w:rsid w:val="0095492A"/>
    <w:rsid w:val="009549D7"/>
    <w:rsid w:val="00955271"/>
    <w:rsid w:val="009557C6"/>
    <w:rsid w:val="00955CF8"/>
    <w:rsid w:val="00956201"/>
    <w:rsid w:val="009563D8"/>
    <w:rsid w:val="009565B4"/>
    <w:rsid w:val="009575B1"/>
    <w:rsid w:val="00957837"/>
    <w:rsid w:val="009600A5"/>
    <w:rsid w:val="009602C9"/>
    <w:rsid w:val="00960659"/>
    <w:rsid w:val="009606CF"/>
    <w:rsid w:val="00960CA2"/>
    <w:rsid w:val="00960FB0"/>
    <w:rsid w:val="0096162C"/>
    <w:rsid w:val="009619C1"/>
    <w:rsid w:val="00961B77"/>
    <w:rsid w:val="00961CE2"/>
    <w:rsid w:val="00961E6E"/>
    <w:rsid w:val="0096215D"/>
    <w:rsid w:val="009621CA"/>
    <w:rsid w:val="0096242D"/>
    <w:rsid w:val="009629CE"/>
    <w:rsid w:val="00962A27"/>
    <w:rsid w:val="009631D3"/>
    <w:rsid w:val="009643FF"/>
    <w:rsid w:val="009645C8"/>
    <w:rsid w:val="00964BD9"/>
    <w:rsid w:val="00965076"/>
    <w:rsid w:val="009650F1"/>
    <w:rsid w:val="009651AB"/>
    <w:rsid w:val="0096570D"/>
    <w:rsid w:val="00965B00"/>
    <w:rsid w:val="009664E8"/>
    <w:rsid w:val="009673CC"/>
    <w:rsid w:val="009675B9"/>
    <w:rsid w:val="00967F1D"/>
    <w:rsid w:val="00970F3C"/>
    <w:rsid w:val="00971372"/>
    <w:rsid w:val="0097172B"/>
    <w:rsid w:val="00971772"/>
    <w:rsid w:val="00971D0F"/>
    <w:rsid w:val="00972150"/>
    <w:rsid w:val="00972481"/>
    <w:rsid w:val="009724C4"/>
    <w:rsid w:val="009728C5"/>
    <w:rsid w:val="00972DFA"/>
    <w:rsid w:val="00972E8E"/>
    <w:rsid w:val="009733FB"/>
    <w:rsid w:val="0097350D"/>
    <w:rsid w:val="009739DB"/>
    <w:rsid w:val="00973EF2"/>
    <w:rsid w:val="009746B8"/>
    <w:rsid w:val="00974CC3"/>
    <w:rsid w:val="00975584"/>
    <w:rsid w:val="0097563E"/>
    <w:rsid w:val="00976248"/>
    <w:rsid w:val="0097663A"/>
    <w:rsid w:val="009766F9"/>
    <w:rsid w:val="00976A8E"/>
    <w:rsid w:val="00977281"/>
    <w:rsid w:val="00977C06"/>
    <w:rsid w:val="00980A01"/>
    <w:rsid w:val="009811A0"/>
    <w:rsid w:val="0098140C"/>
    <w:rsid w:val="0098193E"/>
    <w:rsid w:val="00981BC1"/>
    <w:rsid w:val="00982097"/>
    <w:rsid w:val="00982261"/>
    <w:rsid w:val="0098241B"/>
    <w:rsid w:val="00982B80"/>
    <w:rsid w:val="00983274"/>
    <w:rsid w:val="00983295"/>
    <w:rsid w:val="00983783"/>
    <w:rsid w:val="00983BB2"/>
    <w:rsid w:val="00984431"/>
    <w:rsid w:val="009845D7"/>
    <w:rsid w:val="009849A9"/>
    <w:rsid w:val="00984FA9"/>
    <w:rsid w:val="00985BF4"/>
    <w:rsid w:val="009860FE"/>
    <w:rsid w:val="009863D5"/>
    <w:rsid w:val="00986684"/>
    <w:rsid w:val="00986C46"/>
    <w:rsid w:val="00987131"/>
    <w:rsid w:val="00990815"/>
    <w:rsid w:val="00990BBD"/>
    <w:rsid w:val="009910D0"/>
    <w:rsid w:val="00991288"/>
    <w:rsid w:val="00991552"/>
    <w:rsid w:val="00991B35"/>
    <w:rsid w:val="00991C45"/>
    <w:rsid w:val="00992188"/>
    <w:rsid w:val="009921A8"/>
    <w:rsid w:val="009925A2"/>
    <w:rsid w:val="00992904"/>
    <w:rsid w:val="00992A7E"/>
    <w:rsid w:val="009935C8"/>
    <w:rsid w:val="00993619"/>
    <w:rsid w:val="00993A4A"/>
    <w:rsid w:val="00993AA4"/>
    <w:rsid w:val="00993AD5"/>
    <w:rsid w:val="00994F66"/>
    <w:rsid w:val="00995392"/>
    <w:rsid w:val="009953BF"/>
    <w:rsid w:val="00996397"/>
    <w:rsid w:val="009963C4"/>
    <w:rsid w:val="009968A8"/>
    <w:rsid w:val="00996ACB"/>
    <w:rsid w:val="00996E1B"/>
    <w:rsid w:val="00997305"/>
    <w:rsid w:val="00997430"/>
    <w:rsid w:val="009A03A6"/>
    <w:rsid w:val="009A06EF"/>
    <w:rsid w:val="009A2423"/>
    <w:rsid w:val="009A2557"/>
    <w:rsid w:val="009A300E"/>
    <w:rsid w:val="009A309B"/>
    <w:rsid w:val="009A3DE3"/>
    <w:rsid w:val="009A4B8B"/>
    <w:rsid w:val="009A506C"/>
    <w:rsid w:val="009A52EF"/>
    <w:rsid w:val="009A55F7"/>
    <w:rsid w:val="009A56D3"/>
    <w:rsid w:val="009A5E1E"/>
    <w:rsid w:val="009A607D"/>
    <w:rsid w:val="009A623C"/>
    <w:rsid w:val="009A62EF"/>
    <w:rsid w:val="009A6440"/>
    <w:rsid w:val="009A6E1B"/>
    <w:rsid w:val="009A6EB4"/>
    <w:rsid w:val="009A73F8"/>
    <w:rsid w:val="009A75CD"/>
    <w:rsid w:val="009A777D"/>
    <w:rsid w:val="009A7B28"/>
    <w:rsid w:val="009A7DCF"/>
    <w:rsid w:val="009B038A"/>
    <w:rsid w:val="009B0EDF"/>
    <w:rsid w:val="009B17E1"/>
    <w:rsid w:val="009B2FC7"/>
    <w:rsid w:val="009B3565"/>
    <w:rsid w:val="009B4534"/>
    <w:rsid w:val="009B4D87"/>
    <w:rsid w:val="009B4F5D"/>
    <w:rsid w:val="009B620B"/>
    <w:rsid w:val="009B620D"/>
    <w:rsid w:val="009B65AE"/>
    <w:rsid w:val="009B6C56"/>
    <w:rsid w:val="009B6D8A"/>
    <w:rsid w:val="009B7050"/>
    <w:rsid w:val="009B7E39"/>
    <w:rsid w:val="009C05E8"/>
    <w:rsid w:val="009C067D"/>
    <w:rsid w:val="009C0ACB"/>
    <w:rsid w:val="009C0B2F"/>
    <w:rsid w:val="009C16A0"/>
    <w:rsid w:val="009C1DE7"/>
    <w:rsid w:val="009C1EF4"/>
    <w:rsid w:val="009C2045"/>
    <w:rsid w:val="009C2A15"/>
    <w:rsid w:val="009C310B"/>
    <w:rsid w:val="009C332C"/>
    <w:rsid w:val="009C3922"/>
    <w:rsid w:val="009C3F71"/>
    <w:rsid w:val="009C4F75"/>
    <w:rsid w:val="009C62F5"/>
    <w:rsid w:val="009C6D07"/>
    <w:rsid w:val="009C7E3A"/>
    <w:rsid w:val="009D004C"/>
    <w:rsid w:val="009D036B"/>
    <w:rsid w:val="009D0474"/>
    <w:rsid w:val="009D1022"/>
    <w:rsid w:val="009D11A9"/>
    <w:rsid w:val="009D1D2F"/>
    <w:rsid w:val="009D250C"/>
    <w:rsid w:val="009D2AEA"/>
    <w:rsid w:val="009D340A"/>
    <w:rsid w:val="009D39FF"/>
    <w:rsid w:val="009D3AE2"/>
    <w:rsid w:val="009D3BF7"/>
    <w:rsid w:val="009D3F99"/>
    <w:rsid w:val="009D403A"/>
    <w:rsid w:val="009D41A6"/>
    <w:rsid w:val="009D46B3"/>
    <w:rsid w:val="009D5D54"/>
    <w:rsid w:val="009D6258"/>
    <w:rsid w:val="009D6A4E"/>
    <w:rsid w:val="009D6C6E"/>
    <w:rsid w:val="009D7460"/>
    <w:rsid w:val="009D7821"/>
    <w:rsid w:val="009D79A9"/>
    <w:rsid w:val="009E0060"/>
    <w:rsid w:val="009E0133"/>
    <w:rsid w:val="009E0163"/>
    <w:rsid w:val="009E0B22"/>
    <w:rsid w:val="009E0BC6"/>
    <w:rsid w:val="009E0C6E"/>
    <w:rsid w:val="009E0E1B"/>
    <w:rsid w:val="009E1999"/>
    <w:rsid w:val="009E1F95"/>
    <w:rsid w:val="009E2096"/>
    <w:rsid w:val="009E20F5"/>
    <w:rsid w:val="009E3607"/>
    <w:rsid w:val="009E3758"/>
    <w:rsid w:val="009E3B46"/>
    <w:rsid w:val="009E3F37"/>
    <w:rsid w:val="009E4487"/>
    <w:rsid w:val="009E4DB8"/>
    <w:rsid w:val="009E516D"/>
    <w:rsid w:val="009E59AF"/>
    <w:rsid w:val="009E6574"/>
    <w:rsid w:val="009E6B92"/>
    <w:rsid w:val="009E70BF"/>
    <w:rsid w:val="009E79E5"/>
    <w:rsid w:val="009F073D"/>
    <w:rsid w:val="009F134D"/>
    <w:rsid w:val="009F1359"/>
    <w:rsid w:val="009F1898"/>
    <w:rsid w:val="009F26EC"/>
    <w:rsid w:val="009F3BD7"/>
    <w:rsid w:val="009F41A7"/>
    <w:rsid w:val="009F4247"/>
    <w:rsid w:val="009F4481"/>
    <w:rsid w:val="009F51C5"/>
    <w:rsid w:val="009F531F"/>
    <w:rsid w:val="009F5335"/>
    <w:rsid w:val="009F5546"/>
    <w:rsid w:val="009F55C8"/>
    <w:rsid w:val="009F59CE"/>
    <w:rsid w:val="009F5A9E"/>
    <w:rsid w:val="009F5E4B"/>
    <w:rsid w:val="009F687E"/>
    <w:rsid w:val="009F6D38"/>
    <w:rsid w:val="009F6EA7"/>
    <w:rsid w:val="009F71DF"/>
    <w:rsid w:val="009F79A5"/>
    <w:rsid w:val="009F7B92"/>
    <w:rsid w:val="009F7BA8"/>
    <w:rsid w:val="009F7F56"/>
    <w:rsid w:val="009F7F6C"/>
    <w:rsid w:val="00A00535"/>
    <w:rsid w:val="00A00BE9"/>
    <w:rsid w:val="00A00C4E"/>
    <w:rsid w:val="00A016B2"/>
    <w:rsid w:val="00A023BA"/>
    <w:rsid w:val="00A02D52"/>
    <w:rsid w:val="00A02D69"/>
    <w:rsid w:val="00A031F7"/>
    <w:rsid w:val="00A036BF"/>
    <w:rsid w:val="00A03D6A"/>
    <w:rsid w:val="00A03E56"/>
    <w:rsid w:val="00A05525"/>
    <w:rsid w:val="00A055D2"/>
    <w:rsid w:val="00A05AAC"/>
    <w:rsid w:val="00A060C1"/>
    <w:rsid w:val="00A062E2"/>
    <w:rsid w:val="00A06B8E"/>
    <w:rsid w:val="00A07465"/>
    <w:rsid w:val="00A0766A"/>
    <w:rsid w:val="00A076DA"/>
    <w:rsid w:val="00A07842"/>
    <w:rsid w:val="00A07EC5"/>
    <w:rsid w:val="00A106C1"/>
    <w:rsid w:val="00A1079A"/>
    <w:rsid w:val="00A110F6"/>
    <w:rsid w:val="00A11C5D"/>
    <w:rsid w:val="00A11DF4"/>
    <w:rsid w:val="00A12327"/>
    <w:rsid w:val="00A12507"/>
    <w:rsid w:val="00A129FE"/>
    <w:rsid w:val="00A12D4B"/>
    <w:rsid w:val="00A13201"/>
    <w:rsid w:val="00A13F28"/>
    <w:rsid w:val="00A14B18"/>
    <w:rsid w:val="00A150EE"/>
    <w:rsid w:val="00A15891"/>
    <w:rsid w:val="00A159F3"/>
    <w:rsid w:val="00A16554"/>
    <w:rsid w:val="00A16958"/>
    <w:rsid w:val="00A16BDA"/>
    <w:rsid w:val="00A16C20"/>
    <w:rsid w:val="00A170D6"/>
    <w:rsid w:val="00A171A2"/>
    <w:rsid w:val="00A175AB"/>
    <w:rsid w:val="00A17BB9"/>
    <w:rsid w:val="00A17C87"/>
    <w:rsid w:val="00A20299"/>
    <w:rsid w:val="00A204F5"/>
    <w:rsid w:val="00A20E08"/>
    <w:rsid w:val="00A20FA4"/>
    <w:rsid w:val="00A21015"/>
    <w:rsid w:val="00A21E49"/>
    <w:rsid w:val="00A22011"/>
    <w:rsid w:val="00A223E5"/>
    <w:rsid w:val="00A23C42"/>
    <w:rsid w:val="00A24B52"/>
    <w:rsid w:val="00A25367"/>
    <w:rsid w:val="00A255E2"/>
    <w:rsid w:val="00A257FB"/>
    <w:rsid w:val="00A2580E"/>
    <w:rsid w:val="00A25A8A"/>
    <w:rsid w:val="00A25D71"/>
    <w:rsid w:val="00A26639"/>
    <w:rsid w:val="00A2666E"/>
    <w:rsid w:val="00A2692D"/>
    <w:rsid w:val="00A26F40"/>
    <w:rsid w:val="00A2757C"/>
    <w:rsid w:val="00A27F63"/>
    <w:rsid w:val="00A30394"/>
    <w:rsid w:val="00A30633"/>
    <w:rsid w:val="00A30D56"/>
    <w:rsid w:val="00A30F2F"/>
    <w:rsid w:val="00A314A4"/>
    <w:rsid w:val="00A331F2"/>
    <w:rsid w:val="00A3341F"/>
    <w:rsid w:val="00A33587"/>
    <w:rsid w:val="00A33D1A"/>
    <w:rsid w:val="00A3406F"/>
    <w:rsid w:val="00A34239"/>
    <w:rsid w:val="00A34692"/>
    <w:rsid w:val="00A34752"/>
    <w:rsid w:val="00A35A06"/>
    <w:rsid w:val="00A35B88"/>
    <w:rsid w:val="00A3623D"/>
    <w:rsid w:val="00A363D8"/>
    <w:rsid w:val="00A36828"/>
    <w:rsid w:val="00A36AD6"/>
    <w:rsid w:val="00A37EEA"/>
    <w:rsid w:val="00A37FCB"/>
    <w:rsid w:val="00A40A99"/>
    <w:rsid w:val="00A40EF8"/>
    <w:rsid w:val="00A41ABB"/>
    <w:rsid w:val="00A41C2E"/>
    <w:rsid w:val="00A42341"/>
    <w:rsid w:val="00A42F84"/>
    <w:rsid w:val="00A433F0"/>
    <w:rsid w:val="00A43DBD"/>
    <w:rsid w:val="00A4418B"/>
    <w:rsid w:val="00A4521C"/>
    <w:rsid w:val="00A4589F"/>
    <w:rsid w:val="00A45F25"/>
    <w:rsid w:val="00A468C8"/>
    <w:rsid w:val="00A46BDA"/>
    <w:rsid w:val="00A47478"/>
    <w:rsid w:val="00A47E88"/>
    <w:rsid w:val="00A510A6"/>
    <w:rsid w:val="00A51220"/>
    <w:rsid w:val="00A517E3"/>
    <w:rsid w:val="00A51D7F"/>
    <w:rsid w:val="00A52459"/>
    <w:rsid w:val="00A537C7"/>
    <w:rsid w:val="00A5452B"/>
    <w:rsid w:val="00A5475F"/>
    <w:rsid w:val="00A547CA"/>
    <w:rsid w:val="00A54828"/>
    <w:rsid w:val="00A54A52"/>
    <w:rsid w:val="00A5542B"/>
    <w:rsid w:val="00A5557B"/>
    <w:rsid w:val="00A55787"/>
    <w:rsid w:val="00A55878"/>
    <w:rsid w:val="00A55B3B"/>
    <w:rsid w:val="00A56206"/>
    <w:rsid w:val="00A562F1"/>
    <w:rsid w:val="00A56364"/>
    <w:rsid w:val="00A5709C"/>
    <w:rsid w:val="00A5786A"/>
    <w:rsid w:val="00A61C28"/>
    <w:rsid w:val="00A62688"/>
    <w:rsid w:val="00A62807"/>
    <w:rsid w:val="00A62A56"/>
    <w:rsid w:val="00A62DCC"/>
    <w:rsid w:val="00A62FF9"/>
    <w:rsid w:val="00A63639"/>
    <w:rsid w:val="00A63839"/>
    <w:rsid w:val="00A63EFD"/>
    <w:rsid w:val="00A64111"/>
    <w:rsid w:val="00A64AE4"/>
    <w:rsid w:val="00A64F06"/>
    <w:rsid w:val="00A65A78"/>
    <w:rsid w:val="00A65B07"/>
    <w:rsid w:val="00A65D34"/>
    <w:rsid w:val="00A66425"/>
    <w:rsid w:val="00A67AF2"/>
    <w:rsid w:val="00A70AAA"/>
    <w:rsid w:val="00A70DC1"/>
    <w:rsid w:val="00A70EC4"/>
    <w:rsid w:val="00A70F3B"/>
    <w:rsid w:val="00A71100"/>
    <w:rsid w:val="00A712DE"/>
    <w:rsid w:val="00A717D7"/>
    <w:rsid w:val="00A7193B"/>
    <w:rsid w:val="00A71D70"/>
    <w:rsid w:val="00A72B93"/>
    <w:rsid w:val="00A72FD2"/>
    <w:rsid w:val="00A737FD"/>
    <w:rsid w:val="00A73B3B"/>
    <w:rsid w:val="00A74B08"/>
    <w:rsid w:val="00A75123"/>
    <w:rsid w:val="00A75230"/>
    <w:rsid w:val="00A7553C"/>
    <w:rsid w:val="00A755E9"/>
    <w:rsid w:val="00A759F3"/>
    <w:rsid w:val="00A75C3E"/>
    <w:rsid w:val="00A763DD"/>
    <w:rsid w:val="00A76923"/>
    <w:rsid w:val="00A76A56"/>
    <w:rsid w:val="00A76A89"/>
    <w:rsid w:val="00A77BB0"/>
    <w:rsid w:val="00A77CAB"/>
    <w:rsid w:val="00A800C2"/>
    <w:rsid w:val="00A8046E"/>
    <w:rsid w:val="00A81525"/>
    <w:rsid w:val="00A81946"/>
    <w:rsid w:val="00A828AE"/>
    <w:rsid w:val="00A82BCF"/>
    <w:rsid w:val="00A83092"/>
    <w:rsid w:val="00A831A2"/>
    <w:rsid w:val="00A8338A"/>
    <w:rsid w:val="00A83691"/>
    <w:rsid w:val="00A83DC1"/>
    <w:rsid w:val="00A84DC6"/>
    <w:rsid w:val="00A8513E"/>
    <w:rsid w:val="00A851EF"/>
    <w:rsid w:val="00A857CC"/>
    <w:rsid w:val="00A85942"/>
    <w:rsid w:val="00A85967"/>
    <w:rsid w:val="00A859EA"/>
    <w:rsid w:val="00A86917"/>
    <w:rsid w:val="00A879CE"/>
    <w:rsid w:val="00A87C1E"/>
    <w:rsid w:val="00A90149"/>
    <w:rsid w:val="00A907B7"/>
    <w:rsid w:val="00A909B2"/>
    <w:rsid w:val="00A90F7B"/>
    <w:rsid w:val="00A91689"/>
    <w:rsid w:val="00A91DA1"/>
    <w:rsid w:val="00A91E14"/>
    <w:rsid w:val="00A92CE7"/>
    <w:rsid w:val="00A9395A"/>
    <w:rsid w:val="00A93B7A"/>
    <w:rsid w:val="00A93E45"/>
    <w:rsid w:val="00A93E5D"/>
    <w:rsid w:val="00A940F2"/>
    <w:rsid w:val="00A94F43"/>
    <w:rsid w:val="00A95ED6"/>
    <w:rsid w:val="00A95F62"/>
    <w:rsid w:val="00A963EB"/>
    <w:rsid w:val="00A96D7A"/>
    <w:rsid w:val="00A97A9B"/>
    <w:rsid w:val="00A97E86"/>
    <w:rsid w:val="00AA04D8"/>
    <w:rsid w:val="00AA0689"/>
    <w:rsid w:val="00AA1C1B"/>
    <w:rsid w:val="00AA1CFD"/>
    <w:rsid w:val="00AA23E7"/>
    <w:rsid w:val="00AA287D"/>
    <w:rsid w:val="00AA3177"/>
    <w:rsid w:val="00AA36B9"/>
    <w:rsid w:val="00AA39CD"/>
    <w:rsid w:val="00AA3A9D"/>
    <w:rsid w:val="00AA4094"/>
    <w:rsid w:val="00AA5258"/>
    <w:rsid w:val="00AA53C6"/>
    <w:rsid w:val="00AA5508"/>
    <w:rsid w:val="00AA5925"/>
    <w:rsid w:val="00AA7C2A"/>
    <w:rsid w:val="00AA7F4E"/>
    <w:rsid w:val="00AB0D00"/>
    <w:rsid w:val="00AB1226"/>
    <w:rsid w:val="00AB3310"/>
    <w:rsid w:val="00AB386D"/>
    <w:rsid w:val="00AB39AF"/>
    <w:rsid w:val="00AB3CE0"/>
    <w:rsid w:val="00AB3E4D"/>
    <w:rsid w:val="00AB46E8"/>
    <w:rsid w:val="00AB4AE6"/>
    <w:rsid w:val="00AB554C"/>
    <w:rsid w:val="00AB5624"/>
    <w:rsid w:val="00AB626A"/>
    <w:rsid w:val="00AB6854"/>
    <w:rsid w:val="00AB6D4B"/>
    <w:rsid w:val="00AB6F38"/>
    <w:rsid w:val="00AB761B"/>
    <w:rsid w:val="00AB783E"/>
    <w:rsid w:val="00AB78B1"/>
    <w:rsid w:val="00AB7D78"/>
    <w:rsid w:val="00AC100D"/>
    <w:rsid w:val="00AC1560"/>
    <w:rsid w:val="00AC1794"/>
    <w:rsid w:val="00AC1A54"/>
    <w:rsid w:val="00AC3413"/>
    <w:rsid w:val="00AC39C8"/>
    <w:rsid w:val="00AC4059"/>
    <w:rsid w:val="00AC412A"/>
    <w:rsid w:val="00AC429E"/>
    <w:rsid w:val="00AC45BE"/>
    <w:rsid w:val="00AC4E92"/>
    <w:rsid w:val="00AC51C0"/>
    <w:rsid w:val="00AC68C4"/>
    <w:rsid w:val="00AD027B"/>
    <w:rsid w:val="00AD089C"/>
    <w:rsid w:val="00AD1191"/>
    <w:rsid w:val="00AD11A5"/>
    <w:rsid w:val="00AD1925"/>
    <w:rsid w:val="00AD21D2"/>
    <w:rsid w:val="00AD2210"/>
    <w:rsid w:val="00AD2392"/>
    <w:rsid w:val="00AD2C07"/>
    <w:rsid w:val="00AD31D4"/>
    <w:rsid w:val="00AD463C"/>
    <w:rsid w:val="00AD48E9"/>
    <w:rsid w:val="00AD49F8"/>
    <w:rsid w:val="00AD5726"/>
    <w:rsid w:val="00AD60BB"/>
    <w:rsid w:val="00AD624E"/>
    <w:rsid w:val="00AD631E"/>
    <w:rsid w:val="00AD67C5"/>
    <w:rsid w:val="00AD6836"/>
    <w:rsid w:val="00AD6A30"/>
    <w:rsid w:val="00AD6ED0"/>
    <w:rsid w:val="00AD7D19"/>
    <w:rsid w:val="00AE0036"/>
    <w:rsid w:val="00AE00D2"/>
    <w:rsid w:val="00AE02C5"/>
    <w:rsid w:val="00AE071E"/>
    <w:rsid w:val="00AE12C5"/>
    <w:rsid w:val="00AE1B9B"/>
    <w:rsid w:val="00AE2634"/>
    <w:rsid w:val="00AE2737"/>
    <w:rsid w:val="00AE30CD"/>
    <w:rsid w:val="00AE3640"/>
    <w:rsid w:val="00AE3C39"/>
    <w:rsid w:val="00AE402F"/>
    <w:rsid w:val="00AE4079"/>
    <w:rsid w:val="00AE4154"/>
    <w:rsid w:val="00AE41F8"/>
    <w:rsid w:val="00AE4D1E"/>
    <w:rsid w:val="00AE59ED"/>
    <w:rsid w:val="00AE6916"/>
    <w:rsid w:val="00AE6CCA"/>
    <w:rsid w:val="00AF0458"/>
    <w:rsid w:val="00AF106E"/>
    <w:rsid w:val="00AF128F"/>
    <w:rsid w:val="00AF1BE1"/>
    <w:rsid w:val="00AF1C72"/>
    <w:rsid w:val="00AF24E1"/>
    <w:rsid w:val="00AF2B4F"/>
    <w:rsid w:val="00AF2E6C"/>
    <w:rsid w:val="00AF313A"/>
    <w:rsid w:val="00AF375F"/>
    <w:rsid w:val="00AF4741"/>
    <w:rsid w:val="00AF4F98"/>
    <w:rsid w:val="00AF5957"/>
    <w:rsid w:val="00AF5B2C"/>
    <w:rsid w:val="00AF5B40"/>
    <w:rsid w:val="00AF5BCF"/>
    <w:rsid w:val="00AF68EF"/>
    <w:rsid w:val="00AF6912"/>
    <w:rsid w:val="00AF6996"/>
    <w:rsid w:val="00AF6B00"/>
    <w:rsid w:val="00AF74F6"/>
    <w:rsid w:val="00AF7CFF"/>
    <w:rsid w:val="00B00407"/>
    <w:rsid w:val="00B007ED"/>
    <w:rsid w:val="00B00B59"/>
    <w:rsid w:val="00B00C7F"/>
    <w:rsid w:val="00B00D66"/>
    <w:rsid w:val="00B00DCC"/>
    <w:rsid w:val="00B01D1E"/>
    <w:rsid w:val="00B0246C"/>
    <w:rsid w:val="00B0316C"/>
    <w:rsid w:val="00B03178"/>
    <w:rsid w:val="00B0352F"/>
    <w:rsid w:val="00B03C19"/>
    <w:rsid w:val="00B03ECD"/>
    <w:rsid w:val="00B04A0D"/>
    <w:rsid w:val="00B056F6"/>
    <w:rsid w:val="00B05B17"/>
    <w:rsid w:val="00B06095"/>
    <w:rsid w:val="00B07179"/>
    <w:rsid w:val="00B071CE"/>
    <w:rsid w:val="00B07473"/>
    <w:rsid w:val="00B074F1"/>
    <w:rsid w:val="00B07807"/>
    <w:rsid w:val="00B0799A"/>
    <w:rsid w:val="00B07F18"/>
    <w:rsid w:val="00B10479"/>
    <w:rsid w:val="00B10534"/>
    <w:rsid w:val="00B112CC"/>
    <w:rsid w:val="00B11443"/>
    <w:rsid w:val="00B11850"/>
    <w:rsid w:val="00B11C2A"/>
    <w:rsid w:val="00B120E5"/>
    <w:rsid w:val="00B12738"/>
    <w:rsid w:val="00B12E7F"/>
    <w:rsid w:val="00B12F44"/>
    <w:rsid w:val="00B13ADC"/>
    <w:rsid w:val="00B13DB9"/>
    <w:rsid w:val="00B14D35"/>
    <w:rsid w:val="00B150A8"/>
    <w:rsid w:val="00B1525D"/>
    <w:rsid w:val="00B15847"/>
    <w:rsid w:val="00B15BC7"/>
    <w:rsid w:val="00B16346"/>
    <w:rsid w:val="00B16365"/>
    <w:rsid w:val="00B16535"/>
    <w:rsid w:val="00B16829"/>
    <w:rsid w:val="00B174C6"/>
    <w:rsid w:val="00B175D4"/>
    <w:rsid w:val="00B17D7C"/>
    <w:rsid w:val="00B2269F"/>
    <w:rsid w:val="00B22FFE"/>
    <w:rsid w:val="00B24226"/>
    <w:rsid w:val="00B243F9"/>
    <w:rsid w:val="00B24565"/>
    <w:rsid w:val="00B24A37"/>
    <w:rsid w:val="00B25084"/>
    <w:rsid w:val="00B253A9"/>
    <w:rsid w:val="00B253C6"/>
    <w:rsid w:val="00B256B5"/>
    <w:rsid w:val="00B259AC"/>
    <w:rsid w:val="00B2650C"/>
    <w:rsid w:val="00B26945"/>
    <w:rsid w:val="00B270C2"/>
    <w:rsid w:val="00B2798F"/>
    <w:rsid w:val="00B27C0E"/>
    <w:rsid w:val="00B27E6C"/>
    <w:rsid w:val="00B27F34"/>
    <w:rsid w:val="00B305BD"/>
    <w:rsid w:val="00B309E0"/>
    <w:rsid w:val="00B30E5E"/>
    <w:rsid w:val="00B3149D"/>
    <w:rsid w:val="00B3153F"/>
    <w:rsid w:val="00B319AA"/>
    <w:rsid w:val="00B325CC"/>
    <w:rsid w:val="00B329F3"/>
    <w:rsid w:val="00B331C8"/>
    <w:rsid w:val="00B33412"/>
    <w:rsid w:val="00B3351F"/>
    <w:rsid w:val="00B33758"/>
    <w:rsid w:val="00B33A0F"/>
    <w:rsid w:val="00B33A9B"/>
    <w:rsid w:val="00B33B68"/>
    <w:rsid w:val="00B33F22"/>
    <w:rsid w:val="00B34298"/>
    <w:rsid w:val="00B34B73"/>
    <w:rsid w:val="00B36ED7"/>
    <w:rsid w:val="00B37498"/>
    <w:rsid w:val="00B376DA"/>
    <w:rsid w:val="00B37BF3"/>
    <w:rsid w:val="00B37CAF"/>
    <w:rsid w:val="00B4007F"/>
    <w:rsid w:val="00B40695"/>
    <w:rsid w:val="00B40F99"/>
    <w:rsid w:val="00B41782"/>
    <w:rsid w:val="00B41F15"/>
    <w:rsid w:val="00B420B0"/>
    <w:rsid w:val="00B425FF"/>
    <w:rsid w:val="00B42A2A"/>
    <w:rsid w:val="00B42C31"/>
    <w:rsid w:val="00B43574"/>
    <w:rsid w:val="00B43D3F"/>
    <w:rsid w:val="00B43DD0"/>
    <w:rsid w:val="00B4415C"/>
    <w:rsid w:val="00B44289"/>
    <w:rsid w:val="00B446F7"/>
    <w:rsid w:val="00B453D7"/>
    <w:rsid w:val="00B4600F"/>
    <w:rsid w:val="00B461C7"/>
    <w:rsid w:val="00B4635C"/>
    <w:rsid w:val="00B46516"/>
    <w:rsid w:val="00B4677D"/>
    <w:rsid w:val="00B4730F"/>
    <w:rsid w:val="00B47C33"/>
    <w:rsid w:val="00B47EE9"/>
    <w:rsid w:val="00B501C1"/>
    <w:rsid w:val="00B507E3"/>
    <w:rsid w:val="00B5295F"/>
    <w:rsid w:val="00B5369E"/>
    <w:rsid w:val="00B537FC"/>
    <w:rsid w:val="00B53E7B"/>
    <w:rsid w:val="00B53EF2"/>
    <w:rsid w:val="00B545C5"/>
    <w:rsid w:val="00B54BB7"/>
    <w:rsid w:val="00B551A6"/>
    <w:rsid w:val="00B5541E"/>
    <w:rsid w:val="00B56E86"/>
    <w:rsid w:val="00B57188"/>
    <w:rsid w:val="00B5747C"/>
    <w:rsid w:val="00B57C1A"/>
    <w:rsid w:val="00B57F3F"/>
    <w:rsid w:val="00B60B7A"/>
    <w:rsid w:val="00B60FB5"/>
    <w:rsid w:val="00B61489"/>
    <w:rsid w:val="00B62056"/>
    <w:rsid w:val="00B623AE"/>
    <w:rsid w:val="00B62959"/>
    <w:rsid w:val="00B63573"/>
    <w:rsid w:val="00B64FD5"/>
    <w:rsid w:val="00B6545A"/>
    <w:rsid w:val="00B660B4"/>
    <w:rsid w:val="00B661FA"/>
    <w:rsid w:val="00B6640C"/>
    <w:rsid w:val="00B671E5"/>
    <w:rsid w:val="00B676FE"/>
    <w:rsid w:val="00B679F7"/>
    <w:rsid w:val="00B67DE4"/>
    <w:rsid w:val="00B70853"/>
    <w:rsid w:val="00B70A73"/>
    <w:rsid w:val="00B71CA6"/>
    <w:rsid w:val="00B71FDF"/>
    <w:rsid w:val="00B720AF"/>
    <w:rsid w:val="00B72B76"/>
    <w:rsid w:val="00B7310A"/>
    <w:rsid w:val="00B735E7"/>
    <w:rsid w:val="00B743A2"/>
    <w:rsid w:val="00B74765"/>
    <w:rsid w:val="00B750A1"/>
    <w:rsid w:val="00B753E0"/>
    <w:rsid w:val="00B75FDF"/>
    <w:rsid w:val="00B7617A"/>
    <w:rsid w:val="00B76A6D"/>
    <w:rsid w:val="00B773D1"/>
    <w:rsid w:val="00B77708"/>
    <w:rsid w:val="00B77939"/>
    <w:rsid w:val="00B80F44"/>
    <w:rsid w:val="00B81001"/>
    <w:rsid w:val="00B8108C"/>
    <w:rsid w:val="00B810C0"/>
    <w:rsid w:val="00B8204E"/>
    <w:rsid w:val="00B825AB"/>
    <w:rsid w:val="00B82E4E"/>
    <w:rsid w:val="00B82ECF"/>
    <w:rsid w:val="00B82F58"/>
    <w:rsid w:val="00B8317B"/>
    <w:rsid w:val="00B8397A"/>
    <w:rsid w:val="00B83AE4"/>
    <w:rsid w:val="00B83B50"/>
    <w:rsid w:val="00B83B76"/>
    <w:rsid w:val="00B83C3A"/>
    <w:rsid w:val="00B8432F"/>
    <w:rsid w:val="00B84430"/>
    <w:rsid w:val="00B8480C"/>
    <w:rsid w:val="00B848C1"/>
    <w:rsid w:val="00B84BC0"/>
    <w:rsid w:val="00B84C52"/>
    <w:rsid w:val="00B84FDE"/>
    <w:rsid w:val="00B8507E"/>
    <w:rsid w:val="00B866C1"/>
    <w:rsid w:val="00B86781"/>
    <w:rsid w:val="00B86C69"/>
    <w:rsid w:val="00B870BD"/>
    <w:rsid w:val="00B8730A"/>
    <w:rsid w:val="00B874D1"/>
    <w:rsid w:val="00B8761F"/>
    <w:rsid w:val="00B90C59"/>
    <w:rsid w:val="00B912D2"/>
    <w:rsid w:val="00B91867"/>
    <w:rsid w:val="00B91FF3"/>
    <w:rsid w:val="00B92B54"/>
    <w:rsid w:val="00B92E46"/>
    <w:rsid w:val="00B9335E"/>
    <w:rsid w:val="00B93CA2"/>
    <w:rsid w:val="00B93D9D"/>
    <w:rsid w:val="00B93EAB"/>
    <w:rsid w:val="00B94BCA"/>
    <w:rsid w:val="00B95B28"/>
    <w:rsid w:val="00B95FBB"/>
    <w:rsid w:val="00B96261"/>
    <w:rsid w:val="00B96453"/>
    <w:rsid w:val="00B96DD3"/>
    <w:rsid w:val="00B96F38"/>
    <w:rsid w:val="00B971CC"/>
    <w:rsid w:val="00B97332"/>
    <w:rsid w:val="00B9788E"/>
    <w:rsid w:val="00B9795B"/>
    <w:rsid w:val="00B97F07"/>
    <w:rsid w:val="00BA112F"/>
    <w:rsid w:val="00BA2282"/>
    <w:rsid w:val="00BA229A"/>
    <w:rsid w:val="00BA2529"/>
    <w:rsid w:val="00BA2535"/>
    <w:rsid w:val="00BA2DF3"/>
    <w:rsid w:val="00BA3046"/>
    <w:rsid w:val="00BA3E22"/>
    <w:rsid w:val="00BA3F98"/>
    <w:rsid w:val="00BA4E89"/>
    <w:rsid w:val="00BA5681"/>
    <w:rsid w:val="00BA5BD7"/>
    <w:rsid w:val="00BA6649"/>
    <w:rsid w:val="00BA6C7F"/>
    <w:rsid w:val="00BA6F40"/>
    <w:rsid w:val="00BA6F99"/>
    <w:rsid w:val="00BA772B"/>
    <w:rsid w:val="00BA7E88"/>
    <w:rsid w:val="00BB117F"/>
    <w:rsid w:val="00BB254B"/>
    <w:rsid w:val="00BB254F"/>
    <w:rsid w:val="00BB29C8"/>
    <w:rsid w:val="00BB2B15"/>
    <w:rsid w:val="00BB2DD3"/>
    <w:rsid w:val="00BB2F20"/>
    <w:rsid w:val="00BB33B2"/>
    <w:rsid w:val="00BB33DC"/>
    <w:rsid w:val="00BB3CDC"/>
    <w:rsid w:val="00BB4014"/>
    <w:rsid w:val="00BB4AD1"/>
    <w:rsid w:val="00BB4FDB"/>
    <w:rsid w:val="00BB52CC"/>
    <w:rsid w:val="00BB6EB3"/>
    <w:rsid w:val="00BB754C"/>
    <w:rsid w:val="00BB7727"/>
    <w:rsid w:val="00BB772A"/>
    <w:rsid w:val="00BB7B79"/>
    <w:rsid w:val="00BC015E"/>
    <w:rsid w:val="00BC1026"/>
    <w:rsid w:val="00BC1A51"/>
    <w:rsid w:val="00BC1C67"/>
    <w:rsid w:val="00BC221F"/>
    <w:rsid w:val="00BC316D"/>
    <w:rsid w:val="00BC3D5E"/>
    <w:rsid w:val="00BC407F"/>
    <w:rsid w:val="00BC42A9"/>
    <w:rsid w:val="00BC4364"/>
    <w:rsid w:val="00BC49AD"/>
    <w:rsid w:val="00BC49B6"/>
    <w:rsid w:val="00BC4B2C"/>
    <w:rsid w:val="00BC529A"/>
    <w:rsid w:val="00BC53DA"/>
    <w:rsid w:val="00BC543B"/>
    <w:rsid w:val="00BC5ACD"/>
    <w:rsid w:val="00BC5D68"/>
    <w:rsid w:val="00BC6241"/>
    <w:rsid w:val="00BC63BB"/>
    <w:rsid w:val="00BC69C2"/>
    <w:rsid w:val="00BC6F73"/>
    <w:rsid w:val="00BC7035"/>
    <w:rsid w:val="00BC75C5"/>
    <w:rsid w:val="00BC7D42"/>
    <w:rsid w:val="00BD0238"/>
    <w:rsid w:val="00BD052E"/>
    <w:rsid w:val="00BD0758"/>
    <w:rsid w:val="00BD0895"/>
    <w:rsid w:val="00BD0982"/>
    <w:rsid w:val="00BD0D71"/>
    <w:rsid w:val="00BD15E5"/>
    <w:rsid w:val="00BD2D84"/>
    <w:rsid w:val="00BD376F"/>
    <w:rsid w:val="00BD4427"/>
    <w:rsid w:val="00BD44AE"/>
    <w:rsid w:val="00BD4958"/>
    <w:rsid w:val="00BD5342"/>
    <w:rsid w:val="00BD572E"/>
    <w:rsid w:val="00BD57DC"/>
    <w:rsid w:val="00BD6F07"/>
    <w:rsid w:val="00BD7437"/>
    <w:rsid w:val="00BD7826"/>
    <w:rsid w:val="00BD7BB6"/>
    <w:rsid w:val="00BE026D"/>
    <w:rsid w:val="00BE050B"/>
    <w:rsid w:val="00BE0950"/>
    <w:rsid w:val="00BE1542"/>
    <w:rsid w:val="00BE163B"/>
    <w:rsid w:val="00BE1FA3"/>
    <w:rsid w:val="00BE2EAA"/>
    <w:rsid w:val="00BE2F02"/>
    <w:rsid w:val="00BE37A0"/>
    <w:rsid w:val="00BE3A2E"/>
    <w:rsid w:val="00BE3DA7"/>
    <w:rsid w:val="00BE427F"/>
    <w:rsid w:val="00BE46F3"/>
    <w:rsid w:val="00BE50B1"/>
    <w:rsid w:val="00BE5934"/>
    <w:rsid w:val="00BE5DA0"/>
    <w:rsid w:val="00BE6175"/>
    <w:rsid w:val="00BE64C2"/>
    <w:rsid w:val="00BE76A2"/>
    <w:rsid w:val="00BE7817"/>
    <w:rsid w:val="00BF1039"/>
    <w:rsid w:val="00BF1238"/>
    <w:rsid w:val="00BF15A1"/>
    <w:rsid w:val="00BF188A"/>
    <w:rsid w:val="00BF189B"/>
    <w:rsid w:val="00BF2552"/>
    <w:rsid w:val="00BF25A6"/>
    <w:rsid w:val="00BF2D9D"/>
    <w:rsid w:val="00BF3353"/>
    <w:rsid w:val="00BF354E"/>
    <w:rsid w:val="00BF36C8"/>
    <w:rsid w:val="00BF38EA"/>
    <w:rsid w:val="00BF39C9"/>
    <w:rsid w:val="00BF3C27"/>
    <w:rsid w:val="00BF4A4A"/>
    <w:rsid w:val="00BF4D3F"/>
    <w:rsid w:val="00BF515E"/>
    <w:rsid w:val="00BF61E5"/>
    <w:rsid w:val="00BF6405"/>
    <w:rsid w:val="00BF6AEE"/>
    <w:rsid w:val="00BF6D70"/>
    <w:rsid w:val="00BF72A4"/>
    <w:rsid w:val="00BF767A"/>
    <w:rsid w:val="00BF783E"/>
    <w:rsid w:val="00BF7BED"/>
    <w:rsid w:val="00BF7C81"/>
    <w:rsid w:val="00BF7F52"/>
    <w:rsid w:val="00C00426"/>
    <w:rsid w:val="00C00486"/>
    <w:rsid w:val="00C009F4"/>
    <w:rsid w:val="00C00D61"/>
    <w:rsid w:val="00C00FCB"/>
    <w:rsid w:val="00C012CF"/>
    <w:rsid w:val="00C016BB"/>
    <w:rsid w:val="00C01BBA"/>
    <w:rsid w:val="00C0267E"/>
    <w:rsid w:val="00C03C0C"/>
    <w:rsid w:val="00C03F8D"/>
    <w:rsid w:val="00C03F9A"/>
    <w:rsid w:val="00C0473B"/>
    <w:rsid w:val="00C04769"/>
    <w:rsid w:val="00C04DEA"/>
    <w:rsid w:val="00C04F4E"/>
    <w:rsid w:val="00C050A7"/>
    <w:rsid w:val="00C06116"/>
    <w:rsid w:val="00C06C4D"/>
    <w:rsid w:val="00C06CD5"/>
    <w:rsid w:val="00C10BCD"/>
    <w:rsid w:val="00C11686"/>
    <w:rsid w:val="00C11AE1"/>
    <w:rsid w:val="00C11FD9"/>
    <w:rsid w:val="00C12F10"/>
    <w:rsid w:val="00C1326D"/>
    <w:rsid w:val="00C1334B"/>
    <w:rsid w:val="00C13905"/>
    <w:rsid w:val="00C13BD2"/>
    <w:rsid w:val="00C13FB1"/>
    <w:rsid w:val="00C14569"/>
    <w:rsid w:val="00C14621"/>
    <w:rsid w:val="00C14C3C"/>
    <w:rsid w:val="00C14D17"/>
    <w:rsid w:val="00C15032"/>
    <w:rsid w:val="00C153BE"/>
    <w:rsid w:val="00C15868"/>
    <w:rsid w:val="00C15B64"/>
    <w:rsid w:val="00C160A8"/>
    <w:rsid w:val="00C172F3"/>
    <w:rsid w:val="00C1778C"/>
    <w:rsid w:val="00C178FA"/>
    <w:rsid w:val="00C17BAB"/>
    <w:rsid w:val="00C20954"/>
    <w:rsid w:val="00C209A2"/>
    <w:rsid w:val="00C20A66"/>
    <w:rsid w:val="00C20B2F"/>
    <w:rsid w:val="00C20E76"/>
    <w:rsid w:val="00C211F8"/>
    <w:rsid w:val="00C21331"/>
    <w:rsid w:val="00C21EF7"/>
    <w:rsid w:val="00C2240D"/>
    <w:rsid w:val="00C22AE7"/>
    <w:rsid w:val="00C23604"/>
    <w:rsid w:val="00C23DC8"/>
    <w:rsid w:val="00C23EDC"/>
    <w:rsid w:val="00C24565"/>
    <w:rsid w:val="00C24EC2"/>
    <w:rsid w:val="00C25570"/>
    <w:rsid w:val="00C260D3"/>
    <w:rsid w:val="00C26CA4"/>
    <w:rsid w:val="00C26EB6"/>
    <w:rsid w:val="00C27A2F"/>
    <w:rsid w:val="00C300F9"/>
    <w:rsid w:val="00C301B2"/>
    <w:rsid w:val="00C303A8"/>
    <w:rsid w:val="00C31601"/>
    <w:rsid w:val="00C31960"/>
    <w:rsid w:val="00C31A3B"/>
    <w:rsid w:val="00C31D22"/>
    <w:rsid w:val="00C32215"/>
    <w:rsid w:val="00C3229F"/>
    <w:rsid w:val="00C329B8"/>
    <w:rsid w:val="00C3301B"/>
    <w:rsid w:val="00C33FEC"/>
    <w:rsid w:val="00C34071"/>
    <w:rsid w:val="00C3431C"/>
    <w:rsid w:val="00C34C85"/>
    <w:rsid w:val="00C34C91"/>
    <w:rsid w:val="00C36289"/>
    <w:rsid w:val="00C36307"/>
    <w:rsid w:val="00C36C23"/>
    <w:rsid w:val="00C36D16"/>
    <w:rsid w:val="00C370AC"/>
    <w:rsid w:val="00C3775A"/>
    <w:rsid w:val="00C3794E"/>
    <w:rsid w:val="00C40187"/>
    <w:rsid w:val="00C40707"/>
    <w:rsid w:val="00C40B79"/>
    <w:rsid w:val="00C41489"/>
    <w:rsid w:val="00C41C85"/>
    <w:rsid w:val="00C428B0"/>
    <w:rsid w:val="00C42B58"/>
    <w:rsid w:val="00C42F68"/>
    <w:rsid w:val="00C44077"/>
    <w:rsid w:val="00C44C7D"/>
    <w:rsid w:val="00C44F10"/>
    <w:rsid w:val="00C44F81"/>
    <w:rsid w:val="00C45226"/>
    <w:rsid w:val="00C462E1"/>
    <w:rsid w:val="00C47180"/>
    <w:rsid w:val="00C478FD"/>
    <w:rsid w:val="00C47A60"/>
    <w:rsid w:val="00C47E0C"/>
    <w:rsid w:val="00C47F26"/>
    <w:rsid w:val="00C5105A"/>
    <w:rsid w:val="00C51153"/>
    <w:rsid w:val="00C51252"/>
    <w:rsid w:val="00C51853"/>
    <w:rsid w:val="00C51965"/>
    <w:rsid w:val="00C51A02"/>
    <w:rsid w:val="00C5233F"/>
    <w:rsid w:val="00C52422"/>
    <w:rsid w:val="00C540E1"/>
    <w:rsid w:val="00C54475"/>
    <w:rsid w:val="00C55541"/>
    <w:rsid w:val="00C55704"/>
    <w:rsid w:val="00C5578B"/>
    <w:rsid w:val="00C559C7"/>
    <w:rsid w:val="00C55E06"/>
    <w:rsid w:val="00C56C39"/>
    <w:rsid w:val="00C573EE"/>
    <w:rsid w:val="00C576BB"/>
    <w:rsid w:val="00C57E95"/>
    <w:rsid w:val="00C6027C"/>
    <w:rsid w:val="00C604CB"/>
    <w:rsid w:val="00C606EF"/>
    <w:rsid w:val="00C60964"/>
    <w:rsid w:val="00C60EAE"/>
    <w:rsid w:val="00C62034"/>
    <w:rsid w:val="00C62348"/>
    <w:rsid w:val="00C6280D"/>
    <w:rsid w:val="00C62B44"/>
    <w:rsid w:val="00C63003"/>
    <w:rsid w:val="00C63045"/>
    <w:rsid w:val="00C63070"/>
    <w:rsid w:val="00C6382A"/>
    <w:rsid w:val="00C63CAF"/>
    <w:rsid w:val="00C63D35"/>
    <w:rsid w:val="00C63D5B"/>
    <w:rsid w:val="00C6410C"/>
    <w:rsid w:val="00C6511A"/>
    <w:rsid w:val="00C6524E"/>
    <w:rsid w:val="00C655AF"/>
    <w:rsid w:val="00C657F6"/>
    <w:rsid w:val="00C65A61"/>
    <w:rsid w:val="00C6611B"/>
    <w:rsid w:val="00C6686D"/>
    <w:rsid w:val="00C66CF8"/>
    <w:rsid w:val="00C675A0"/>
    <w:rsid w:val="00C676A6"/>
    <w:rsid w:val="00C67971"/>
    <w:rsid w:val="00C67EF1"/>
    <w:rsid w:val="00C70128"/>
    <w:rsid w:val="00C70976"/>
    <w:rsid w:val="00C70A82"/>
    <w:rsid w:val="00C70DA6"/>
    <w:rsid w:val="00C7137D"/>
    <w:rsid w:val="00C724CB"/>
    <w:rsid w:val="00C72A8A"/>
    <w:rsid w:val="00C72B4C"/>
    <w:rsid w:val="00C72CA2"/>
    <w:rsid w:val="00C72FFA"/>
    <w:rsid w:val="00C735A4"/>
    <w:rsid w:val="00C751E9"/>
    <w:rsid w:val="00C75358"/>
    <w:rsid w:val="00C7556D"/>
    <w:rsid w:val="00C75E9E"/>
    <w:rsid w:val="00C761AF"/>
    <w:rsid w:val="00C76F02"/>
    <w:rsid w:val="00C76FBF"/>
    <w:rsid w:val="00C771EA"/>
    <w:rsid w:val="00C779F6"/>
    <w:rsid w:val="00C804D8"/>
    <w:rsid w:val="00C81749"/>
    <w:rsid w:val="00C81AB4"/>
    <w:rsid w:val="00C820D2"/>
    <w:rsid w:val="00C8213D"/>
    <w:rsid w:val="00C829F3"/>
    <w:rsid w:val="00C82D16"/>
    <w:rsid w:val="00C82E4B"/>
    <w:rsid w:val="00C8382C"/>
    <w:rsid w:val="00C83B49"/>
    <w:rsid w:val="00C847BF"/>
    <w:rsid w:val="00C84CC7"/>
    <w:rsid w:val="00C85F5F"/>
    <w:rsid w:val="00C86085"/>
    <w:rsid w:val="00C8652E"/>
    <w:rsid w:val="00C866AF"/>
    <w:rsid w:val="00C87E5B"/>
    <w:rsid w:val="00C902E3"/>
    <w:rsid w:val="00C90372"/>
    <w:rsid w:val="00C90F49"/>
    <w:rsid w:val="00C91326"/>
    <w:rsid w:val="00C913E0"/>
    <w:rsid w:val="00C915FD"/>
    <w:rsid w:val="00C91D44"/>
    <w:rsid w:val="00C92E76"/>
    <w:rsid w:val="00C9371F"/>
    <w:rsid w:val="00C941AB"/>
    <w:rsid w:val="00C943F2"/>
    <w:rsid w:val="00C95064"/>
    <w:rsid w:val="00C951D5"/>
    <w:rsid w:val="00C95838"/>
    <w:rsid w:val="00C95CE6"/>
    <w:rsid w:val="00C95D8E"/>
    <w:rsid w:val="00C966CA"/>
    <w:rsid w:val="00C96827"/>
    <w:rsid w:val="00C9684D"/>
    <w:rsid w:val="00C96AD3"/>
    <w:rsid w:val="00C96B61"/>
    <w:rsid w:val="00C96DD5"/>
    <w:rsid w:val="00C97DCC"/>
    <w:rsid w:val="00CA0532"/>
    <w:rsid w:val="00CA0658"/>
    <w:rsid w:val="00CA0728"/>
    <w:rsid w:val="00CA1173"/>
    <w:rsid w:val="00CA1689"/>
    <w:rsid w:val="00CA1776"/>
    <w:rsid w:val="00CA1A69"/>
    <w:rsid w:val="00CA203E"/>
    <w:rsid w:val="00CA29DE"/>
    <w:rsid w:val="00CA3231"/>
    <w:rsid w:val="00CA3C4B"/>
    <w:rsid w:val="00CA3FF6"/>
    <w:rsid w:val="00CA426F"/>
    <w:rsid w:val="00CA4F9A"/>
    <w:rsid w:val="00CA5869"/>
    <w:rsid w:val="00CA58E5"/>
    <w:rsid w:val="00CA64C6"/>
    <w:rsid w:val="00CA65CD"/>
    <w:rsid w:val="00CA686D"/>
    <w:rsid w:val="00CA6D89"/>
    <w:rsid w:val="00CA6F3C"/>
    <w:rsid w:val="00CA6F96"/>
    <w:rsid w:val="00CA777F"/>
    <w:rsid w:val="00CB0391"/>
    <w:rsid w:val="00CB0682"/>
    <w:rsid w:val="00CB0886"/>
    <w:rsid w:val="00CB0DF2"/>
    <w:rsid w:val="00CB184D"/>
    <w:rsid w:val="00CB1C05"/>
    <w:rsid w:val="00CB1F95"/>
    <w:rsid w:val="00CB4029"/>
    <w:rsid w:val="00CB437D"/>
    <w:rsid w:val="00CB46EC"/>
    <w:rsid w:val="00CB4955"/>
    <w:rsid w:val="00CB5C37"/>
    <w:rsid w:val="00CB5E1F"/>
    <w:rsid w:val="00CB623B"/>
    <w:rsid w:val="00CB6492"/>
    <w:rsid w:val="00CB6692"/>
    <w:rsid w:val="00CB7549"/>
    <w:rsid w:val="00CB7F43"/>
    <w:rsid w:val="00CC0060"/>
    <w:rsid w:val="00CC0110"/>
    <w:rsid w:val="00CC0955"/>
    <w:rsid w:val="00CC0B1B"/>
    <w:rsid w:val="00CC0D2D"/>
    <w:rsid w:val="00CC17F9"/>
    <w:rsid w:val="00CC1B39"/>
    <w:rsid w:val="00CC1ED4"/>
    <w:rsid w:val="00CC31C7"/>
    <w:rsid w:val="00CC3A21"/>
    <w:rsid w:val="00CC3FF9"/>
    <w:rsid w:val="00CC4136"/>
    <w:rsid w:val="00CC4548"/>
    <w:rsid w:val="00CC4D70"/>
    <w:rsid w:val="00CC5419"/>
    <w:rsid w:val="00CC5C32"/>
    <w:rsid w:val="00CC6135"/>
    <w:rsid w:val="00CC6145"/>
    <w:rsid w:val="00CC64B0"/>
    <w:rsid w:val="00CC678C"/>
    <w:rsid w:val="00CC68AC"/>
    <w:rsid w:val="00CC6D34"/>
    <w:rsid w:val="00CC6F59"/>
    <w:rsid w:val="00CC71A3"/>
    <w:rsid w:val="00CC72A2"/>
    <w:rsid w:val="00CD050C"/>
    <w:rsid w:val="00CD06ED"/>
    <w:rsid w:val="00CD0949"/>
    <w:rsid w:val="00CD0ED8"/>
    <w:rsid w:val="00CD1D10"/>
    <w:rsid w:val="00CD2086"/>
    <w:rsid w:val="00CD21E1"/>
    <w:rsid w:val="00CD25DC"/>
    <w:rsid w:val="00CD2821"/>
    <w:rsid w:val="00CD30FD"/>
    <w:rsid w:val="00CD324E"/>
    <w:rsid w:val="00CD347A"/>
    <w:rsid w:val="00CD3B4C"/>
    <w:rsid w:val="00CD3D79"/>
    <w:rsid w:val="00CD3E86"/>
    <w:rsid w:val="00CD3FB2"/>
    <w:rsid w:val="00CD42D5"/>
    <w:rsid w:val="00CD4AE0"/>
    <w:rsid w:val="00CD5606"/>
    <w:rsid w:val="00CD586D"/>
    <w:rsid w:val="00CD5E90"/>
    <w:rsid w:val="00CD5FCA"/>
    <w:rsid w:val="00CD6263"/>
    <w:rsid w:val="00CD6A3B"/>
    <w:rsid w:val="00CD781B"/>
    <w:rsid w:val="00CE06B6"/>
    <w:rsid w:val="00CE0725"/>
    <w:rsid w:val="00CE07E1"/>
    <w:rsid w:val="00CE150A"/>
    <w:rsid w:val="00CE195B"/>
    <w:rsid w:val="00CE2385"/>
    <w:rsid w:val="00CE2A37"/>
    <w:rsid w:val="00CE3BFD"/>
    <w:rsid w:val="00CE422B"/>
    <w:rsid w:val="00CE4569"/>
    <w:rsid w:val="00CE4C1D"/>
    <w:rsid w:val="00CE5362"/>
    <w:rsid w:val="00CE541B"/>
    <w:rsid w:val="00CE5D50"/>
    <w:rsid w:val="00CE5F96"/>
    <w:rsid w:val="00CE604F"/>
    <w:rsid w:val="00CE615D"/>
    <w:rsid w:val="00CE6401"/>
    <w:rsid w:val="00CE6978"/>
    <w:rsid w:val="00CE6D03"/>
    <w:rsid w:val="00CE6F23"/>
    <w:rsid w:val="00CE773A"/>
    <w:rsid w:val="00CE78E9"/>
    <w:rsid w:val="00CE7B11"/>
    <w:rsid w:val="00CE7C7C"/>
    <w:rsid w:val="00CF01DD"/>
    <w:rsid w:val="00CF036F"/>
    <w:rsid w:val="00CF07DA"/>
    <w:rsid w:val="00CF0AE7"/>
    <w:rsid w:val="00CF0C19"/>
    <w:rsid w:val="00CF1184"/>
    <w:rsid w:val="00CF1342"/>
    <w:rsid w:val="00CF1886"/>
    <w:rsid w:val="00CF1D16"/>
    <w:rsid w:val="00CF226D"/>
    <w:rsid w:val="00CF22B8"/>
    <w:rsid w:val="00CF2755"/>
    <w:rsid w:val="00CF2766"/>
    <w:rsid w:val="00CF36FB"/>
    <w:rsid w:val="00CF3AE6"/>
    <w:rsid w:val="00CF3DCC"/>
    <w:rsid w:val="00CF4CA2"/>
    <w:rsid w:val="00CF4E30"/>
    <w:rsid w:val="00CF5B10"/>
    <w:rsid w:val="00CF5CC0"/>
    <w:rsid w:val="00CF652A"/>
    <w:rsid w:val="00CF6F47"/>
    <w:rsid w:val="00CF7851"/>
    <w:rsid w:val="00D0004F"/>
    <w:rsid w:val="00D003CF"/>
    <w:rsid w:val="00D00F6B"/>
    <w:rsid w:val="00D01270"/>
    <w:rsid w:val="00D01651"/>
    <w:rsid w:val="00D01723"/>
    <w:rsid w:val="00D01858"/>
    <w:rsid w:val="00D01BAC"/>
    <w:rsid w:val="00D020ED"/>
    <w:rsid w:val="00D02804"/>
    <w:rsid w:val="00D02EB3"/>
    <w:rsid w:val="00D0304C"/>
    <w:rsid w:val="00D0336E"/>
    <w:rsid w:val="00D036B7"/>
    <w:rsid w:val="00D03A62"/>
    <w:rsid w:val="00D04878"/>
    <w:rsid w:val="00D053F8"/>
    <w:rsid w:val="00D05487"/>
    <w:rsid w:val="00D05F83"/>
    <w:rsid w:val="00D06A3D"/>
    <w:rsid w:val="00D06A5D"/>
    <w:rsid w:val="00D06BCB"/>
    <w:rsid w:val="00D078AF"/>
    <w:rsid w:val="00D101B0"/>
    <w:rsid w:val="00D11B15"/>
    <w:rsid w:val="00D12748"/>
    <w:rsid w:val="00D142C7"/>
    <w:rsid w:val="00D14531"/>
    <w:rsid w:val="00D14A1E"/>
    <w:rsid w:val="00D14E0D"/>
    <w:rsid w:val="00D157C7"/>
    <w:rsid w:val="00D15BBF"/>
    <w:rsid w:val="00D16172"/>
    <w:rsid w:val="00D16780"/>
    <w:rsid w:val="00D16E52"/>
    <w:rsid w:val="00D1731F"/>
    <w:rsid w:val="00D1742C"/>
    <w:rsid w:val="00D1778D"/>
    <w:rsid w:val="00D203F8"/>
    <w:rsid w:val="00D20401"/>
    <w:rsid w:val="00D20F79"/>
    <w:rsid w:val="00D2145E"/>
    <w:rsid w:val="00D21641"/>
    <w:rsid w:val="00D22287"/>
    <w:rsid w:val="00D2262D"/>
    <w:rsid w:val="00D22DE6"/>
    <w:rsid w:val="00D23108"/>
    <w:rsid w:val="00D23572"/>
    <w:rsid w:val="00D24410"/>
    <w:rsid w:val="00D25033"/>
    <w:rsid w:val="00D252B8"/>
    <w:rsid w:val="00D256B5"/>
    <w:rsid w:val="00D25761"/>
    <w:rsid w:val="00D2599D"/>
    <w:rsid w:val="00D25EFF"/>
    <w:rsid w:val="00D26685"/>
    <w:rsid w:val="00D26AF3"/>
    <w:rsid w:val="00D26B8D"/>
    <w:rsid w:val="00D2711F"/>
    <w:rsid w:val="00D273F8"/>
    <w:rsid w:val="00D27AD0"/>
    <w:rsid w:val="00D27EA5"/>
    <w:rsid w:val="00D302EC"/>
    <w:rsid w:val="00D30CE9"/>
    <w:rsid w:val="00D311D2"/>
    <w:rsid w:val="00D311F2"/>
    <w:rsid w:val="00D32123"/>
    <w:rsid w:val="00D34D64"/>
    <w:rsid w:val="00D34FC1"/>
    <w:rsid w:val="00D3506B"/>
    <w:rsid w:val="00D35114"/>
    <w:rsid w:val="00D3540F"/>
    <w:rsid w:val="00D35781"/>
    <w:rsid w:val="00D36512"/>
    <w:rsid w:val="00D36AA6"/>
    <w:rsid w:val="00D4074F"/>
    <w:rsid w:val="00D40A00"/>
    <w:rsid w:val="00D40A77"/>
    <w:rsid w:val="00D4112C"/>
    <w:rsid w:val="00D411ED"/>
    <w:rsid w:val="00D41652"/>
    <w:rsid w:val="00D4232C"/>
    <w:rsid w:val="00D427BB"/>
    <w:rsid w:val="00D428C8"/>
    <w:rsid w:val="00D43136"/>
    <w:rsid w:val="00D4317E"/>
    <w:rsid w:val="00D43A2B"/>
    <w:rsid w:val="00D43CA2"/>
    <w:rsid w:val="00D43CD8"/>
    <w:rsid w:val="00D43D8D"/>
    <w:rsid w:val="00D43FB4"/>
    <w:rsid w:val="00D43FC6"/>
    <w:rsid w:val="00D4402A"/>
    <w:rsid w:val="00D4453D"/>
    <w:rsid w:val="00D44581"/>
    <w:rsid w:val="00D44816"/>
    <w:rsid w:val="00D44EB0"/>
    <w:rsid w:val="00D4545A"/>
    <w:rsid w:val="00D45648"/>
    <w:rsid w:val="00D463C2"/>
    <w:rsid w:val="00D47C28"/>
    <w:rsid w:val="00D47D07"/>
    <w:rsid w:val="00D50218"/>
    <w:rsid w:val="00D50A59"/>
    <w:rsid w:val="00D521F6"/>
    <w:rsid w:val="00D52C23"/>
    <w:rsid w:val="00D53484"/>
    <w:rsid w:val="00D53933"/>
    <w:rsid w:val="00D53EE7"/>
    <w:rsid w:val="00D55ACC"/>
    <w:rsid w:val="00D56149"/>
    <w:rsid w:val="00D56AB9"/>
    <w:rsid w:val="00D56E91"/>
    <w:rsid w:val="00D56ED2"/>
    <w:rsid w:val="00D56F35"/>
    <w:rsid w:val="00D56FF1"/>
    <w:rsid w:val="00D5722D"/>
    <w:rsid w:val="00D6033A"/>
    <w:rsid w:val="00D60542"/>
    <w:rsid w:val="00D60AB0"/>
    <w:rsid w:val="00D61815"/>
    <w:rsid w:val="00D6190B"/>
    <w:rsid w:val="00D62764"/>
    <w:rsid w:val="00D62A74"/>
    <w:rsid w:val="00D62AAC"/>
    <w:rsid w:val="00D634F0"/>
    <w:rsid w:val="00D63E3B"/>
    <w:rsid w:val="00D64B98"/>
    <w:rsid w:val="00D64C62"/>
    <w:rsid w:val="00D6526C"/>
    <w:rsid w:val="00D6641D"/>
    <w:rsid w:val="00D66E25"/>
    <w:rsid w:val="00D67155"/>
    <w:rsid w:val="00D6719C"/>
    <w:rsid w:val="00D676B2"/>
    <w:rsid w:val="00D67A96"/>
    <w:rsid w:val="00D67FB3"/>
    <w:rsid w:val="00D70882"/>
    <w:rsid w:val="00D71020"/>
    <w:rsid w:val="00D712F4"/>
    <w:rsid w:val="00D71483"/>
    <w:rsid w:val="00D72D3C"/>
    <w:rsid w:val="00D72D68"/>
    <w:rsid w:val="00D73B25"/>
    <w:rsid w:val="00D73B4B"/>
    <w:rsid w:val="00D73CBC"/>
    <w:rsid w:val="00D73D0E"/>
    <w:rsid w:val="00D74781"/>
    <w:rsid w:val="00D7557A"/>
    <w:rsid w:val="00D75939"/>
    <w:rsid w:val="00D75BF4"/>
    <w:rsid w:val="00D75BFD"/>
    <w:rsid w:val="00D7610D"/>
    <w:rsid w:val="00D7636C"/>
    <w:rsid w:val="00D76ED3"/>
    <w:rsid w:val="00D779FC"/>
    <w:rsid w:val="00D77DAA"/>
    <w:rsid w:val="00D77E23"/>
    <w:rsid w:val="00D80D48"/>
    <w:rsid w:val="00D80D50"/>
    <w:rsid w:val="00D81208"/>
    <w:rsid w:val="00D81222"/>
    <w:rsid w:val="00D81321"/>
    <w:rsid w:val="00D81612"/>
    <w:rsid w:val="00D81801"/>
    <w:rsid w:val="00D81ED6"/>
    <w:rsid w:val="00D82578"/>
    <w:rsid w:val="00D826DB"/>
    <w:rsid w:val="00D829B3"/>
    <w:rsid w:val="00D8332F"/>
    <w:rsid w:val="00D84267"/>
    <w:rsid w:val="00D846E4"/>
    <w:rsid w:val="00D846E5"/>
    <w:rsid w:val="00D848D7"/>
    <w:rsid w:val="00D84D1E"/>
    <w:rsid w:val="00D84E4C"/>
    <w:rsid w:val="00D86109"/>
    <w:rsid w:val="00D8696A"/>
    <w:rsid w:val="00D86F74"/>
    <w:rsid w:val="00D875C1"/>
    <w:rsid w:val="00D876A9"/>
    <w:rsid w:val="00D90247"/>
    <w:rsid w:val="00D902D8"/>
    <w:rsid w:val="00D9096D"/>
    <w:rsid w:val="00D91704"/>
    <w:rsid w:val="00D91C02"/>
    <w:rsid w:val="00D91ED7"/>
    <w:rsid w:val="00D92824"/>
    <w:rsid w:val="00D93B78"/>
    <w:rsid w:val="00D93D5D"/>
    <w:rsid w:val="00D93FB1"/>
    <w:rsid w:val="00D949B9"/>
    <w:rsid w:val="00D95634"/>
    <w:rsid w:val="00D9591A"/>
    <w:rsid w:val="00D95CAA"/>
    <w:rsid w:val="00D95D11"/>
    <w:rsid w:val="00D96B03"/>
    <w:rsid w:val="00D96C74"/>
    <w:rsid w:val="00D97084"/>
    <w:rsid w:val="00D97755"/>
    <w:rsid w:val="00DA018E"/>
    <w:rsid w:val="00DA0431"/>
    <w:rsid w:val="00DA0A7E"/>
    <w:rsid w:val="00DA0EAA"/>
    <w:rsid w:val="00DA110C"/>
    <w:rsid w:val="00DA1153"/>
    <w:rsid w:val="00DA1558"/>
    <w:rsid w:val="00DA1D89"/>
    <w:rsid w:val="00DA23F5"/>
    <w:rsid w:val="00DA27A5"/>
    <w:rsid w:val="00DA2E97"/>
    <w:rsid w:val="00DA2EA7"/>
    <w:rsid w:val="00DA3388"/>
    <w:rsid w:val="00DA353A"/>
    <w:rsid w:val="00DA50AE"/>
    <w:rsid w:val="00DA54B5"/>
    <w:rsid w:val="00DA5645"/>
    <w:rsid w:val="00DA573E"/>
    <w:rsid w:val="00DA6062"/>
    <w:rsid w:val="00DA60AA"/>
    <w:rsid w:val="00DA6F60"/>
    <w:rsid w:val="00DA7467"/>
    <w:rsid w:val="00DA7836"/>
    <w:rsid w:val="00DA7B57"/>
    <w:rsid w:val="00DA7B7D"/>
    <w:rsid w:val="00DA7C7B"/>
    <w:rsid w:val="00DA7EFA"/>
    <w:rsid w:val="00DB040E"/>
    <w:rsid w:val="00DB0624"/>
    <w:rsid w:val="00DB0A1B"/>
    <w:rsid w:val="00DB0A94"/>
    <w:rsid w:val="00DB0B20"/>
    <w:rsid w:val="00DB0BA0"/>
    <w:rsid w:val="00DB0D9A"/>
    <w:rsid w:val="00DB0EED"/>
    <w:rsid w:val="00DB106C"/>
    <w:rsid w:val="00DB1691"/>
    <w:rsid w:val="00DB185E"/>
    <w:rsid w:val="00DB1DBD"/>
    <w:rsid w:val="00DB1E09"/>
    <w:rsid w:val="00DB23C0"/>
    <w:rsid w:val="00DB2A3E"/>
    <w:rsid w:val="00DB2AA5"/>
    <w:rsid w:val="00DB3122"/>
    <w:rsid w:val="00DB3280"/>
    <w:rsid w:val="00DB328B"/>
    <w:rsid w:val="00DB36CF"/>
    <w:rsid w:val="00DB3CE8"/>
    <w:rsid w:val="00DB42D3"/>
    <w:rsid w:val="00DB5678"/>
    <w:rsid w:val="00DB5CED"/>
    <w:rsid w:val="00DB6B2A"/>
    <w:rsid w:val="00DB7807"/>
    <w:rsid w:val="00DB7BAF"/>
    <w:rsid w:val="00DC01EA"/>
    <w:rsid w:val="00DC032F"/>
    <w:rsid w:val="00DC03F1"/>
    <w:rsid w:val="00DC0413"/>
    <w:rsid w:val="00DC053D"/>
    <w:rsid w:val="00DC11F6"/>
    <w:rsid w:val="00DC18F2"/>
    <w:rsid w:val="00DC2B39"/>
    <w:rsid w:val="00DC2CF5"/>
    <w:rsid w:val="00DC30BB"/>
    <w:rsid w:val="00DC341B"/>
    <w:rsid w:val="00DC34BB"/>
    <w:rsid w:val="00DC36A3"/>
    <w:rsid w:val="00DC3947"/>
    <w:rsid w:val="00DC3D68"/>
    <w:rsid w:val="00DC4702"/>
    <w:rsid w:val="00DC4B20"/>
    <w:rsid w:val="00DC5838"/>
    <w:rsid w:val="00DC5864"/>
    <w:rsid w:val="00DC58E0"/>
    <w:rsid w:val="00DC5ED6"/>
    <w:rsid w:val="00DC5F8E"/>
    <w:rsid w:val="00DC605C"/>
    <w:rsid w:val="00DC72B7"/>
    <w:rsid w:val="00DC75E2"/>
    <w:rsid w:val="00DD0232"/>
    <w:rsid w:val="00DD05E6"/>
    <w:rsid w:val="00DD0745"/>
    <w:rsid w:val="00DD077D"/>
    <w:rsid w:val="00DD0E96"/>
    <w:rsid w:val="00DD166F"/>
    <w:rsid w:val="00DD25DA"/>
    <w:rsid w:val="00DD25F6"/>
    <w:rsid w:val="00DD273E"/>
    <w:rsid w:val="00DD27B1"/>
    <w:rsid w:val="00DD2801"/>
    <w:rsid w:val="00DD326E"/>
    <w:rsid w:val="00DD3D39"/>
    <w:rsid w:val="00DD419A"/>
    <w:rsid w:val="00DD423A"/>
    <w:rsid w:val="00DD4F16"/>
    <w:rsid w:val="00DD540A"/>
    <w:rsid w:val="00DD5B3E"/>
    <w:rsid w:val="00DD617D"/>
    <w:rsid w:val="00DD63D3"/>
    <w:rsid w:val="00DD6A75"/>
    <w:rsid w:val="00DD7C7B"/>
    <w:rsid w:val="00DE0C19"/>
    <w:rsid w:val="00DE0D26"/>
    <w:rsid w:val="00DE0F7A"/>
    <w:rsid w:val="00DE185F"/>
    <w:rsid w:val="00DE1E5F"/>
    <w:rsid w:val="00DE2261"/>
    <w:rsid w:val="00DE22D6"/>
    <w:rsid w:val="00DE271B"/>
    <w:rsid w:val="00DE2985"/>
    <w:rsid w:val="00DE2A53"/>
    <w:rsid w:val="00DE2EC0"/>
    <w:rsid w:val="00DE3B92"/>
    <w:rsid w:val="00DE3D4C"/>
    <w:rsid w:val="00DE42D5"/>
    <w:rsid w:val="00DE4626"/>
    <w:rsid w:val="00DE49F7"/>
    <w:rsid w:val="00DE4AB5"/>
    <w:rsid w:val="00DE5665"/>
    <w:rsid w:val="00DE59FB"/>
    <w:rsid w:val="00DE5D77"/>
    <w:rsid w:val="00DE6DEC"/>
    <w:rsid w:val="00DF0184"/>
    <w:rsid w:val="00DF02F3"/>
    <w:rsid w:val="00DF061B"/>
    <w:rsid w:val="00DF0AC5"/>
    <w:rsid w:val="00DF1252"/>
    <w:rsid w:val="00DF12FA"/>
    <w:rsid w:val="00DF1613"/>
    <w:rsid w:val="00DF1ECA"/>
    <w:rsid w:val="00DF2AD1"/>
    <w:rsid w:val="00DF2BD6"/>
    <w:rsid w:val="00DF2BF0"/>
    <w:rsid w:val="00DF3329"/>
    <w:rsid w:val="00DF3506"/>
    <w:rsid w:val="00DF38B4"/>
    <w:rsid w:val="00DF3E75"/>
    <w:rsid w:val="00DF3E89"/>
    <w:rsid w:val="00DF402B"/>
    <w:rsid w:val="00DF4416"/>
    <w:rsid w:val="00DF4BD8"/>
    <w:rsid w:val="00DF4D2F"/>
    <w:rsid w:val="00DF57F5"/>
    <w:rsid w:val="00DF5F9C"/>
    <w:rsid w:val="00DF6361"/>
    <w:rsid w:val="00DF6428"/>
    <w:rsid w:val="00DF6E87"/>
    <w:rsid w:val="00DF73D8"/>
    <w:rsid w:val="00DF769B"/>
    <w:rsid w:val="00E00153"/>
    <w:rsid w:val="00E00159"/>
    <w:rsid w:val="00E016EA"/>
    <w:rsid w:val="00E019AD"/>
    <w:rsid w:val="00E01B32"/>
    <w:rsid w:val="00E025B5"/>
    <w:rsid w:val="00E025E9"/>
    <w:rsid w:val="00E02874"/>
    <w:rsid w:val="00E02EE7"/>
    <w:rsid w:val="00E02F4D"/>
    <w:rsid w:val="00E035C7"/>
    <w:rsid w:val="00E03A70"/>
    <w:rsid w:val="00E03E5D"/>
    <w:rsid w:val="00E03EFC"/>
    <w:rsid w:val="00E04402"/>
    <w:rsid w:val="00E04622"/>
    <w:rsid w:val="00E047F9"/>
    <w:rsid w:val="00E059EA"/>
    <w:rsid w:val="00E05D29"/>
    <w:rsid w:val="00E05EBD"/>
    <w:rsid w:val="00E063AA"/>
    <w:rsid w:val="00E06566"/>
    <w:rsid w:val="00E06A9B"/>
    <w:rsid w:val="00E07A36"/>
    <w:rsid w:val="00E07F4E"/>
    <w:rsid w:val="00E101FF"/>
    <w:rsid w:val="00E10E46"/>
    <w:rsid w:val="00E11869"/>
    <w:rsid w:val="00E11D6A"/>
    <w:rsid w:val="00E12437"/>
    <w:rsid w:val="00E12FF8"/>
    <w:rsid w:val="00E13E5E"/>
    <w:rsid w:val="00E145BC"/>
    <w:rsid w:val="00E14805"/>
    <w:rsid w:val="00E148CE"/>
    <w:rsid w:val="00E15668"/>
    <w:rsid w:val="00E1580D"/>
    <w:rsid w:val="00E15A0B"/>
    <w:rsid w:val="00E165B3"/>
    <w:rsid w:val="00E165B4"/>
    <w:rsid w:val="00E1667E"/>
    <w:rsid w:val="00E16C72"/>
    <w:rsid w:val="00E17842"/>
    <w:rsid w:val="00E17E12"/>
    <w:rsid w:val="00E17E62"/>
    <w:rsid w:val="00E2004A"/>
    <w:rsid w:val="00E201C7"/>
    <w:rsid w:val="00E209CE"/>
    <w:rsid w:val="00E20E5C"/>
    <w:rsid w:val="00E21DF9"/>
    <w:rsid w:val="00E22160"/>
    <w:rsid w:val="00E225CA"/>
    <w:rsid w:val="00E22827"/>
    <w:rsid w:val="00E232DD"/>
    <w:rsid w:val="00E239C2"/>
    <w:rsid w:val="00E239C3"/>
    <w:rsid w:val="00E24186"/>
    <w:rsid w:val="00E241C3"/>
    <w:rsid w:val="00E24AD2"/>
    <w:rsid w:val="00E250DE"/>
    <w:rsid w:val="00E25205"/>
    <w:rsid w:val="00E253BA"/>
    <w:rsid w:val="00E2615D"/>
    <w:rsid w:val="00E3030A"/>
    <w:rsid w:val="00E30562"/>
    <w:rsid w:val="00E30936"/>
    <w:rsid w:val="00E30A01"/>
    <w:rsid w:val="00E30C03"/>
    <w:rsid w:val="00E30F31"/>
    <w:rsid w:val="00E31006"/>
    <w:rsid w:val="00E31EFC"/>
    <w:rsid w:val="00E324CC"/>
    <w:rsid w:val="00E3255F"/>
    <w:rsid w:val="00E32560"/>
    <w:rsid w:val="00E3284D"/>
    <w:rsid w:val="00E329B1"/>
    <w:rsid w:val="00E32C37"/>
    <w:rsid w:val="00E32D11"/>
    <w:rsid w:val="00E32DD2"/>
    <w:rsid w:val="00E33842"/>
    <w:rsid w:val="00E33D1C"/>
    <w:rsid w:val="00E34630"/>
    <w:rsid w:val="00E34F2F"/>
    <w:rsid w:val="00E3581E"/>
    <w:rsid w:val="00E35D21"/>
    <w:rsid w:val="00E36001"/>
    <w:rsid w:val="00E3710A"/>
    <w:rsid w:val="00E37832"/>
    <w:rsid w:val="00E4028F"/>
    <w:rsid w:val="00E405CA"/>
    <w:rsid w:val="00E40D26"/>
    <w:rsid w:val="00E418BA"/>
    <w:rsid w:val="00E41A98"/>
    <w:rsid w:val="00E41BBE"/>
    <w:rsid w:val="00E421F2"/>
    <w:rsid w:val="00E4234B"/>
    <w:rsid w:val="00E428E1"/>
    <w:rsid w:val="00E42A26"/>
    <w:rsid w:val="00E42A70"/>
    <w:rsid w:val="00E42D6D"/>
    <w:rsid w:val="00E43DC0"/>
    <w:rsid w:val="00E43EF1"/>
    <w:rsid w:val="00E442A3"/>
    <w:rsid w:val="00E44CFE"/>
    <w:rsid w:val="00E4589A"/>
    <w:rsid w:val="00E45C44"/>
    <w:rsid w:val="00E45DB1"/>
    <w:rsid w:val="00E4607C"/>
    <w:rsid w:val="00E46106"/>
    <w:rsid w:val="00E463D8"/>
    <w:rsid w:val="00E466B0"/>
    <w:rsid w:val="00E467CB"/>
    <w:rsid w:val="00E46B23"/>
    <w:rsid w:val="00E476F0"/>
    <w:rsid w:val="00E47716"/>
    <w:rsid w:val="00E47841"/>
    <w:rsid w:val="00E500A5"/>
    <w:rsid w:val="00E504AA"/>
    <w:rsid w:val="00E51F4E"/>
    <w:rsid w:val="00E526C3"/>
    <w:rsid w:val="00E527B0"/>
    <w:rsid w:val="00E529CC"/>
    <w:rsid w:val="00E53495"/>
    <w:rsid w:val="00E5435F"/>
    <w:rsid w:val="00E558EF"/>
    <w:rsid w:val="00E55BCB"/>
    <w:rsid w:val="00E568BD"/>
    <w:rsid w:val="00E56B3E"/>
    <w:rsid w:val="00E57552"/>
    <w:rsid w:val="00E57585"/>
    <w:rsid w:val="00E5778A"/>
    <w:rsid w:val="00E57987"/>
    <w:rsid w:val="00E60178"/>
    <w:rsid w:val="00E603A6"/>
    <w:rsid w:val="00E60A91"/>
    <w:rsid w:val="00E60F93"/>
    <w:rsid w:val="00E611BB"/>
    <w:rsid w:val="00E6132C"/>
    <w:rsid w:val="00E62735"/>
    <w:rsid w:val="00E62829"/>
    <w:rsid w:val="00E62901"/>
    <w:rsid w:val="00E62A42"/>
    <w:rsid w:val="00E63543"/>
    <w:rsid w:val="00E650E5"/>
    <w:rsid w:val="00E651C2"/>
    <w:rsid w:val="00E65520"/>
    <w:rsid w:val="00E656FC"/>
    <w:rsid w:val="00E6658F"/>
    <w:rsid w:val="00E665CC"/>
    <w:rsid w:val="00E66F9E"/>
    <w:rsid w:val="00E67561"/>
    <w:rsid w:val="00E67CFB"/>
    <w:rsid w:val="00E7020E"/>
    <w:rsid w:val="00E70811"/>
    <w:rsid w:val="00E71224"/>
    <w:rsid w:val="00E713AA"/>
    <w:rsid w:val="00E71943"/>
    <w:rsid w:val="00E72AEF"/>
    <w:rsid w:val="00E72C71"/>
    <w:rsid w:val="00E72E8B"/>
    <w:rsid w:val="00E72E8F"/>
    <w:rsid w:val="00E73518"/>
    <w:rsid w:val="00E7368A"/>
    <w:rsid w:val="00E7394F"/>
    <w:rsid w:val="00E740EB"/>
    <w:rsid w:val="00E74556"/>
    <w:rsid w:val="00E74841"/>
    <w:rsid w:val="00E74EA5"/>
    <w:rsid w:val="00E75B8A"/>
    <w:rsid w:val="00E76671"/>
    <w:rsid w:val="00E7756C"/>
    <w:rsid w:val="00E77647"/>
    <w:rsid w:val="00E8041F"/>
    <w:rsid w:val="00E80F71"/>
    <w:rsid w:val="00E81289"/>
    <w:rsid w:val="00E81931"/>
    <w:rsid w:val="00E82B59"/>
    <w:rsid w:val="00E83F4A"/>
    <w:rsid w:val="00E849FC"/>
    <w:rsid w:val="00E84BAA"/>
    <w:rsid w:val="00E853E7"/>
    <w:rsid w:val="00E85618"/>
    <w:rsid w:val="00E857F0"/>
    <w:rsid w:val="00E863F8"/>
    <w:rsid w:val="00E867D6"/>
    <w:rsid w:val="00E86A95"/>
    <w:rsid w:val="00E87016"/>
    <w:rsid w:val="00E87874"/>
    <w:rsid w:val="00E90690"/>
    <w:rsid w:val="00E9093A"/>
    <w:rsid w:val="00E909FC"/>
    <w:rsid w:val="00E90AD4"/>
    <w:rsid w:val="00E90E70"/>
    <w:rsid w:val="00E914D0"/>
    <w:rsid w:val="00E915BE"/>
    <w:rsid w:val="00E92321"/>
    <w:rsid w:val="00E92403"/>
    <w:rsid w:val="00E930B5"/>
    <w:rsid w:val="00E930D6"/>
    <w:rsid w:val="00E934E6"/>
    <w:rsid w:val="00E93522"/>
    <w:rsid w:val="00E93787"/>
    <w:rsid w:val="00E938C2"/>
    <w:rsid w:val="00E93AA4"/>
    <w:rsid w:val="00E93C77"/>
    <w:rsid w:val="00E94098"/>
    <w:rsid w:val="00E940AB"/>
    <w:rsid w:val="00E943F2"/>
    <w:rsid w:val="00E94612"/>
    <w:rsid w:val="00E949C5"/>
    <w:rsid w:val="00E94A76"/>
    <w:rsid w:val="00E94F32"/>
    <w:rsid w:val="00E96568"/>
    <w:rsid w:val="00E974C2"/>
    <w:rsid w:val="00EA082C"/>
    <w:rsid w:val="00EA1965"/>
    <w:rsid w:val="00EA2685"/>
    <w:rsid w:val="00EA2891"/>
    <w:rsid w:val="00EA2CDB"/>
    <w:rsid w:val="00EA2E86"/>
    <w:rsid w:val="00EA3116"/>
    <w:rsid w:val="00EA4F95"/>
    <w:rsid w:val="00EA508F"/>
    <w:rsid w:val="00EA50EE"/>
    <w:rsid w:val="00EA5725"/>
    <w:rsid w:val="00EA57B0"/>
    <w:rsid w:val="00EA5D47"/>
    <w:rsid w:val="00EA664E"/>
    <w:rsid w:val="00EA6F5C"/>
    <w:rsid w:val="00EA7B07"/>
    <w:rsid w:val="00EB00DC"/>
    <w:rsid w:val="00EB0905"/>
    <w:rsid w:val="00EB0BE2"/>
    <w:rsid w:val="00EB0F9A"/>
    <w:rsid w:val="00EB1697"/>
    <w:rsid w:val="00EB1E39"/>
    <w:rsid w:val="00EB291B"/>
    <w:rsid w:val="00EB3F8B"/>
    <w:rsid w:val="00EB4096"/>
    <w:rsid w:val="00EB450D"/>
    <w:rsid w:val="00EB4678"/>
    <w:rsid w:val="00EB47DC"/>
    <w:rsid w:val="00EB4BF0"/>
    <w:rsid w:val="00EB501E"/>
    <w:rsid w:val="00EB511C"/>
    <w:rsid w:val="00EB56DD"/>
    <w:rsid w:val="00EB5C79"/>
    <w:rsid w:val="00EB6470"/>
    <w:rsid w:val="00EB679E"/>
    <w:rsid w:val="00EB6CDA"/>
    <w:rsid w:val="00EB72AE"/>
    <w:rsid w:val="00EC00CD"/>
    <w:rsid w:val="00EC08B3"/>
    <w:rsid w:val="00EC0A88"/>
    <w:rsid w:val="00EC122A"/>
    <w:rsid w:val="00EC1A72"/>
    <w:rsid w:val="00EC1C49"/>
    <w:rsid w:val="00EC27FD"/>
    <w:rsid w:val="00EC2A05"/>
    <w:rsid w:val="00EC2A5B"/>
    <w:rsid w:val="00EC2C91"/>
    <w:rsid w:val="00EC2F41"/>
    <w:rsid w:val="00EC3363"/>
    <w:rsid w:val="00EC376B"/>
    <w:rsid w:val="00EC3D1F"/>
    <w:rsid w:val="00EC3F43"/>
    <w:rsid w:val="00EC411F"/>
    <w:rsid w:val="00EC428C"/>
    <w:rsid w:val="00EC5310"/>
    <w:rsid w:val="00EC5476"/>
    <w:rsid w:val="00EC5BB2"/>
    <w:rsid w:val="00EC638B"/>
    <w:rsid w:val="00EC6391"/>
    <w:rsid w:val="00EC67D8"/>
    <w:rsid w:val="00EC6B2C"/>
    <w:rsid w:val="00EC6EE8"/>
    <w:rsid w:val="00EC7040"/>
    <w:rsid w:val="00EC7821"/>
    <w:rsid w:val="00EC7D54"/>
    <w:rsid w:val="00EC7E69"/>
    <w:rsid w:val="00ED0096"/>
    <w:rsid w:val="00ED1882"/>
    <w:rsid w:val="00ED1964"/>
    <w:rsid w:val="00ED1A48"/>
    <w:rsid w:val="00ED1B8C"/>
    <w:rsid w:val="00ED1DAE"/>
    <w:rsid w:val="00ED374A"/>
    <w:rsid w:val="00ED3E04"/>
    <w:rsid w:val="00ED4034"/>
    <w:rsid w:val="00ED41C9"/>
    <w:rsid w:val="00ED4461"/>
    <w:rsid w:val="00ED4857"/>
    <w:rsid w:val="00ED5933"/>
    <w:rsid w:val="00ED5D27"/>
    <w:rsid w:val="00ED6F01"/>
    <w:rsid w:val="00ED73EA"/>
    <w:rsid w:val="00ED7EAE"/>
    <w:rsid w:val="00EE01E9"/>
    <w:rsid w:val="00EE0322"/>
    <w:rsid w:val="00EE18DD"/>
    <w:rsid w:val="00EE1D17"/>
    <w:rsid w:val="00EE1F23"/>
    <w:rsid w:val="00EE23A4"/>
    <w:rsid w:val="00EE2464"/>
    <w:rsid w:val="00EE303A"/>
    <w:rsid w:val="00EE3E2B"/>
    <w:rsid w:val="00EE4BC8"/>
    <w:rsid w:val="00EE4FC7"/>
    <w:rsid w:val="00EE5009"/>
    <w:rsid w:val="00EE51D9"/>
    <w:rsid w:val="00EE54E9"/>
    <w:rsid w:val="00EE5643"/>
    <w:rsid w:val="00EE615A"/>
    <w:rsid w:val="00EE65D3"/>
    <w:rsid w:val="00EE7680"/>
    <w:rsid w:val="00EF04BE"/>
    <w:rsid w:val="00EF097F"/>
    <w:rsid w:val="00EF0C5B"/>
    <w:rsid w:val="00EF169A"/>
    <w:rsid w:val="00EF3303"/>
    <w:rsid w:val="00EF36B8"/>
    <w:rsid w:val="00EF40ED"/>
    <w:rsid w:val="00EF411E"/>
    <w:rsid w:val="00EF536B"/>
    <w:rsid w:val="00EF5674"/>
    <w:rsid w:val="00EF668A"/>
    <w:rsid w:val="00EF6B35"/>
    <w:rsid w:val="00EF6BB7"/>
    <w:rsid w:val="00EF70B5"/>
    <w:rsid w:val="00EF7647"/>
    <w:rsid w:val="00EF7B06"/>
    <w:rsid w:val="00EF7F4E"/>
    <w:rsid w:val="00F00BAC"/>
    <w:rsid w:val="00F00C58"/>
    <w:rsid w:val="00F00DDC"/>
    <w:rsid w:val="00F01AC9"/>
    <w:rsid w:val="00F01D7D"/>
    <w:rsid w:val="00F01E1B"/>
    <w:rsid w:val="00F02D58"/>
    <w:rsid w:val="00F04232"/>
    <w:rsid w:val="00F04731"/>
    <w:rsid w:val="00F05159"/>
    <w:rsid w:val="00F05D34"/>
    <w:rsid w:val="00F06AA0"/>
    <w:rsid w:val="00F0704F"/>
    <w:rsid w:val="00F0732B"/>
    <w:rsid w:val="00F07394"/>
    <w:rsid w:val="00F07B5C"/>
    <w:rsid w:val="00F1096D"/>
    <w:rsid w:val="00F11C48"/>
    <w:rsid w:val="00F11FB4"/>
    <w:rsid w:val="00F12069"/>
    <w:rsid w:val="00F121D1"/>
    <w:rsid w:val="00F13935"/>
    <w:rsid w:val="00F13DCA"/>
    <w:rsid w:val="00F140E4"/>
    <w:rsid w:val="00F14648"/>
    <w:rsid w:val="00F1500A"/>
    <w:rsid w:val="00F15065"/>
    <w:rsid w:val="00F156C8"/>
    <w:rsid w:val="00F15D67"/>
    <w:rsid w:val="00F15D9A"/>
    <w:rsid w:val="00F16E74"/>
    <w:rsid w:val="00F173A7"/>
    <w:rsid w:val="00F2074A"/>
    <w:rsid w:val="00F20799"/>
    <w:rsid w:val="00F2351D"/>
    <w:rsid w:val="00F23744"/>
    <w:rsid w:val="00F239BE"/>
    <w:rsid w:val="00F23C34"/>
    <w:rsid w:val="00F245F4"/>
    <w:rsid w:val="00F2476D"/>
    <w:rsid w:val="00F25B88"/>
    <w:rsid w:val="00F25C7E"/>
    <w:rsid w:val="00F25E15"/>
    <w:rsid w:val="00F26DBA"/>
    <w:rsid w:val="00F27097"/>
    <w:rsid w:val="00F2745A"/>
    <w:rsid w:val="00F27F7C"/>
    <w:rsid w:val="00F3003C"/>
    <w:rsid w:val="00F3070F"/>
    <w:rsid w:val="00F308A4"/>
    <w:rsid w:val="00F30E9B"/>
    <w:rsid w:val="00F3136B"/>
    <w:rsid w:val="00F31766"/>
    <w:rsid w:val="00F319A5"/>
    <w:rsid w:val="00F31A42"/>
    <w:rsid w:val="00F32BB7"/>
    <w:rsid w:val="00F33082"/>
    <w:rsid w:val="00F33B38"/>
    <w:rsid w:val="00F33D96"/>
    <w:rsid w:val="00F33FAA"/>
    <w:rsid w:val="00F34300"/>
    <w:rsid w:val="00F3499C"/>
    <w:rsid w:val="00F34AB3"/>
    <w:rsid w:val="00F35421"/>
    <w:rsid w:val="00F35916"/>
    <w:rsid w:val="00F35C37"/>
    <w:rsid w:val="00F362A5"/>
    <w:rsid w:val="00F3760B"/>
    <w:rsid w:val="00F37688"/>
    <w:rsid w:val="00F376F3"/>
    <w:rsid w:val="00F37712"/>
    <w:rsid w:val="00F37838"/>
    <w:rsid w:val="00F37C45"/>
    <w:rsid w:val="00F405B9"/>
    <w:rsid w:val="00F40C75"/>
    <w:rsid w:val="00F41562"/>
    <w:rsid w:val="00F41BAF"/>
    <w:rsid w:val="00F41E41"/>
    <w:rsid w:val="00F420A9"/>
    <w:rsid w:val="00F42160"/>
    <w:rsid w:val="00F423CE"/>
    <w:rsid w:val="00F430EA"/>
    <w:rsid w:val="00F436FD"/>
    <w:rsid w:val="00F43CC7"/>
    <w:rsid w:val="00F43D05"/>
    <w:rsid w:val="00F43E10"/>
    <w:rsid w:val="00F45138"/>
    <w:rsid w:val="00F459C3"/>
    <w:rsid w:val="00F465D1"/>
    <w:rsid w:val="00F471F7"/>
    <w:rsid w:val="00F47CEF"/>
    <w:rsid w:val="00F47DC9"/>
    <w:rsid w:val="00F47EB5"/>
    <w:rsid w:val="00F50022"/>
    <w:rsid w:val="00F50390"/>
    <w:rsid w:val="00F50BFB"/>
    <w:rsid w:val="00F50F02"/>
    <w:rsid w:val="00F5168D"/>
    <w:rsid w:val="00F52954"/>
    <w:rsid w:val="00F529C9"/>
    <w:rsid w:val="00F52A55"/>
    <w:rsid w:val="00F52DB9"/>
    <w:rsid w:val="00F534DF"/>
    <w:rsid w:val="00F53551"/>
    <w:rsid w:val="00F53B41"/>
    <w:rsid w:val="00F53F9B"/>
    <w:rsid w:val="00F54172"/>
    <w:rsid w:val="00F545D9"/>
    <w:rsid w:val="00F5501F"/>
    <w:rsid w:val="00F56FF7"/>
    <w:rsid w:val="00F5780B"/>
    <w:rsid w:val="00F60095"/>
    <w:rsid w:val="00F6069A"/>
    <w:rsid w:val="00F60DE5"/>
    <w:rsid w:val="00F615DF"/>
    <w:rsid w:val="00F61B2E"/>
    <w:rsid w:val="00F61C5C"/>
    <w:rsid w:val="00F61C9D"/>
    <w:rsid w:val="00F61D2D"/>
    <w:rsid w:val="00F628C6"/>
    <w:rsid w:val="00F62A80"/>
    <w:rsid w:val="00F62AEC"/>
    <w:rsid w:val="00F63950"/>
    <w:rsid w:val="00F643A3"/>
    <w:rsid w:val="00F64A52"/>
    <w:rsid w:val="00F64B1F"/>
    <w:rsid w:val="00F64E01"/>
    <w:rsid w:val="00F6528C"/>
    <w:rsid w:val="00F65470"/>
    <w:rsid w:val="00F6588E"/>
    <w:rsid w:val="00F67287"/>
    <w:rsid w:val="00F67D2B"/>
    <w:rsid w:val="00F67FED"/>
    <w:rsid w:val="00F70A0B"/>
    <w:rsid w:val="00F70C70"/>
    <w:rsid w:val="00F71537"/>
    <w:rsid w:val="00F718D0"/>
    <w:rsid w:val="00F71C47"/>
    <w:rsid w:val="00F71F2D"/>
    <w:rsid w:val="00F7245A"/>
    <w:rsid w:val="00F72895"/>
    <w:rsid w:val="00F72C78"/>
    <w:rsid w:val="00F730D9"/>
    <w:rsid w:val="00F73901"/>
    <w:rsid w:val="00F73B06"/>
    <w:rsid w:val="00F73D40"/>
    <w:rsid w:val="00F749F7"/>
    <w:rsid w:val="00F74D26"/>
    <w:rsid w:val="00F756BE"/>
    <w:rsid w:val="00F75C54"/>
    <w:rsid w:val="00F75E88"/>
    <w:rsid w:val="00F76301"/>
    <w:rsid w:val="00F77F9A"/>
    <w:rsid w:val="00F8066F"/>
    <w:rsid w:val="00F80E2B"/>
    <w:rsid w:val="00F80E2F"/>
    <w:rsid w:val="00F814F4"/>
    <w:rsid w:val="00F81AC5"/>
    <w:rsid w:val="00F82169"/>
    <w:rsid w:val="00F82545"/>
    <w:rsid w:val="00F82C00"/>
    <w:rsid w:val="00F82FEC"/>
    <w:rsid w:val="00F8366E"/>
    <w:rsid w:val="00F8384D"/>
    <w:rsid w:val="00F83870"/>
    <w:rsid w:val="00F839F9"/>
    <w:rsid w:val="00F83DD6"/>
    <w:rsid w:val="00F83E5E"/>
    <w:rsid w:val="00F84C68"/>
    <w:rsid w:val="00F8548A"/>
    <w:rsid w:val="00F85A6C"/>
    <w:rsid w:val="00F861B1"/>
    <w:rsid w:val="00F861EF"/>
    <w:rsid w:val="00F874F5"/>
    <w:rsid w:val="00F876B3"/>
    <w:rsid w:val="00F87A2F"/>
    <w:rsid w:val="00F90271"/>
    <w:rsid w:val="00F90363"/>
    <w:rsid w:val="00F91844"/>
    <w:rsid w:val="00F91A20"/>
    <w:rsid w:val="00F91DC3"/>
    <w:rsid w:val="00F92101"/>
    <w:rsid w:val="00F92AE0"/>
    <w:rsid w:val="00F92F53"/>
    <w:rsid w:val="00F93002"/>
    <w:rsid w:val="00F93CC1"/>
    <w:rsid w:val="00F94E82"/>
    <w:rsid w:val="00F951F5"/>
    <w:rsid w:val="00F965CE"/>
    <w:rsid w:val="00F97B32"/>
    <w:rsid w:val="00F97E46"/>
    <w:rsid w:val="00F97E97"/>
    <w:rsid w:val="00FA069A"/>
    <w:rsid w:val="00FA06F4"/>
    <w:rsid w:val="00FA0D9D"/>
    <w:rsid w:val="00FA1431"/>
    <w:rsid w:val="00FA1C36"/>
    <w:rsid w:val="00FA1CCB"/>
    <w:rsid w:val="00FA1DF0"/>
    <w:rsid w:val="00FA2089"/>
    <w:rsid w:val="00FA2CD0"/>
    <w:rsid w:val="00FA2F3F"/>
    <w:rsid w:val="00FA3078"/>
    <w:rsid w:val="00FA3752"/>
    <w:rsid w:val="00FA4205"/>
    <w:rsid w:val="00FA4218"/>
    <w:rsid w:val="00FA425E"/>
    <w:rsid w:val="00FA4C4A"/>
    <w:rsid w:val="00FA4E58"/>
    <w:rsid w:val="00FA5673"/>
    <w:rsid w:val="00FA56F1"/>
    <w:rsid w:val="00FA5CB4"/>
    <w:rsid w:val="00FA64B4"/>
    <w:rsid w:val="00FA6829"/>
    <w:rsid w:val="00FA7534"/>
    <w:rsid w:val="00FB02D9"/>
    <w:rsid w:val="00FB0A4D"/>
    <w:rsid w:val="00FB0E5E"/>
    <w:rsid w:val="00FB14C2"/>
    <w:rsid w:val="00FB1644"/>
    <w:rsid w:val="00FB165A"/>
    <w:rsid w:val="00FB1A89"/>
    <w:rsid w:val="00FB2417"/>
    <w:rsid w:val="00FB2583"/>
    <w:rsid w:val="00FB279C"/>
    <w:rsid w:val="00FB2F4E"/>
    <w:rsid w:val="00FB386F"/>
    <w:rsid w:val="00FB5379"/>
    <w:rsid w:val="00FB5A1B"/>
    <w:rsid w:val="00FB5C99"/>
    <w:rsid w:val="00FB600E"/>
    <w:rsid w:val="00FB7886"/>
    <w:rsid w:val="00FB78EE"/>
    <w:rsid w:val="00FB7CF8"/>
    <w:rsid w:val="00FB7F66"/>
    <w:rsid w:val="00FC096B"/>
    <w:rsid w:val="00FC14A5"/>
    <w:rsid w:val="00FC1E93"/>
    <w:rsid w:val="00FC1FC2"/>
    <w:rsid w:val="00FC2DA7"/>
    <w:rsid w:val="00FC30FD"/>
    <w:rsid w:val="00FC348D"/>
    <w:rsid w:val="00FC3541"/>
    <w:rsid w:val="00FC36CC"/>
    <w:rsid w:val="00FC395B"/>
    <w:rsid w:val="00FC39EA"/>
    <w:rsid w:val="00FC3A0B"/>
    <w:rsid w:val="00FC3B4D"/>
    <w:rsid w:val="00FC3C1D"/>
    <w:rsid w:val="00FC40AC"/>
    <w:rsid w:val="00FC4149"/>
    <w:rsid w:val="00FC5FD4"/>
    <w:rsid w:val="00FC60C2"/>
    <w:rsid w:val="00FC62D8"/>
    <w:rsid w:val="00FC63FD"/>
    <w:rsid w:val="00FC712F"/>
    <w:rsid w:val="00FC7309"/>
    <w:rsid w:val="00FC7422"/>
    <w:rsid w:val="00FC7743"/>
    <w:rsid w:val="00FC7894"/>
    <w:rsid w:val="00FC7923"/>
    <w:rsid w:val="00FD007D"/>
    <w:rsid w:val="00FD0580"/>
    <w:rsid w:val="00FD07C4"/>
    <w:rsid w:val="00FD0C3C"/>
    <w:rsid w:val="00FD0C65"/>
    <w:rsid w:val="00FD13CF"/>
    <w:rsid w:val="00FD1ED9"/>
    <w:rsid w:val="00FD2079"/>
    <w:rsid w:val="00FD220F"/>
    <w:rsid w:val="00FD22E3"/>
    <w:rsid w:val="00FD2585"/>
    <w:rsid w:val="00FD3341"/>
    <w:rsid w:val="00FD33A2"/>
    <w:rsid w:val="00FD34F9"/>
    <w:rsid w:val="00FD3557"/>
    <w:rsid w:val="00FD36F2"/>
    <w:rsid w:val="00FD41B7"/>
    <w:rsid w:val="00FD44FE"/>
    <w:rsid w:val="00FD5A2F"/>
    <w:rsid w:val="00FD5F81"/>
    <w:rsid w:val="00FD6572"/>
    <w:rsid w:val="00FD6958"/>
    <w:rsid w:val="00FD7292"/>
    <w:rsid w:val="00FD75FB"/>
    <w:rsid w:val="00FE0340"/>
    <w:rsid w:val="00FE069A"/>
    <w:rsid w:val="00FE11C0"/>
    <w:rsid w:val="00FE179A"/>
    <w:rsid w:val="00FE1925"/>
    <w:rsid w:val="00FE1CE8"/>
    <w:rsid w:val="00FE1F71"/>
    <w:rsid w:val="00FE1FA4"/>
    <w:rsid w:val="00FE2119"/>
    <w:rsid w:val="00FE2564"/>
    <w:rsid w:val="00FE2644"/>
    <w:rsid w:val="00FE26F0"/>
    <w:rsid w:val="00FE26F7"/>
    <w:rsid w:val="00FE2764"/>
    <w:rsid w:val="00FE330B"/>
    <w:rsid w:val="00FE410D"/>
    <w:rsid w:val="00FE44FB"/>
    <w:rsid w:val="00FE4E44"/>
    <w:rsid w:val="00FE541D"/>
    <w:rsid w:val="00FE5C4D"/>
    <w:rsid w:val="00FE6286"/>
    <w:rsid w:val="00FE6618"/>
    <w:rsid w:val="00FE75C7"/>
    <w:rsid w:val="00FE7D26"/>
    <w:rsid w:val="00FF0BBE"/>
    <w:rsid w:val="00FF101D"/>
    <w:rsid w:val="00FF1E27"/>
    <w:rsid w:val="00FF23CA"/>
    <w:rsid w:val="00FF2B90"/>
    <w:rsid w:val="00FF2BD1"/>
    <w:rsid w:val="00FF379A"/>
    <w:rsid w:val="00FF4613"/>
    <w:rsid w:val="00FF479B"/>
    <w:rsid w:val="00FF4F29"/>
    <w:rsid w:val="00FF5821"/>
    <w:rsid w:val="00FF583C"/>
    <w:rsid w:val="00FF5A6D"/>
    <w:rsid w:val="00FF6428"/>
    <w:rsid w:val="00FF6A39"/>
    <w:rsid w:val="00FF73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9426A8F"/>
  <w15:chartTrackingRefBased/>
  <w15:docId w15:val="{8CE3D072-BFE4-4B05-AFA5-24D75513EA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72429"/>
    <w:pPr>
      <w:jc w:val="both"/>
    </w:pPr>
    <w:rPr>
      <w:rFonts w:ascii="Cambria" w:hAnsi="Cambria"/>
    </w:rPr>
  </w:style>
  <w:style w:type="paragraph" w:styleId="Heading1">
    <w:name w:val="heading 1"/>
    <w:basedOn w:val="Normal"/>
    <w:next w:val="Normal"/>
    <w:link w:val="Heading1Char"/>
    <w:uiPriority w:val="9"/>
    <w:qFormat/>
    <w:rsid w:val="0047242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C6F5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72429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da-DK"/>
    </w:rPr>
  </w:style>
  <w:style w:type="paragraph" w:styleId="TOCHeading">
    <w:name w:val="TOC Heading"/>
    <w:basedOn w:val="Heading1"/>
    <w:next w:val="Normal"/>
    <w:uiPriority w:val="39"/>
    <w:unhideWhenUsed/>
    <w:qFormat/>
    <w:rsid w:val="00472429"/>
    <w:pPr>
      <w:outlineLvl w:val="9"/>
    </w:pPr>
  </w:style>
  <w:style w:type="paragraph" w:styleId="NoSpacing">
    <w:name w:val="No Spacing"/>
    <w:link w:val="NoSpacingChar"/>
    <w:uiPriority w:val="1"/>
    <w:qFormat/>
    <w:rsid w:val="00472429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472429"/>
    <w:rPr>
      <w:rFonts w:eastAsiaTheme="minorEastAsia"/>
      <w:lang w:val="en-US"/>
    </w:rPr>
  </w:style>
  <w:style w:type="table" w:styleId="PlainTable2">
    <w:name w:val="Plain Table 2"/>
    <w:basedOn w:val="TableNormal"/>
    <w:uiPriority w:val="42"/>
    <w:rsid w:val="00472429"/>
    <w:pPr>
      <w:spacing w:after="0" w:line="240" w:lineRule="auto"/>
    </w:pPr>
    <w:rPr>
      <w:lang w:val="en-US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TOC1">
    <w:name w:val="toc 1"/>
    <w:basedOn w:val="Normal"/>
    <w:next w:val="Normal"/>
    <w:autoRedefine/>
    <w:uiPriority w:val="39"/>
    <w:unhideWhenUsed/>
    <w:rsid w:val="00472429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472429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47242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47242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OC2">
    <w:name w:val="toc 2"/>
    <w:basedOn w:val="Normal"/>
    <w:next w:val="Normal"/>
    <w:autoRedefine/>
    <w:uiPriority w:val="39"/>
    <w:unhideWhenUsed/>
    <w:rsid w:val="00472429"/>
    <w:pPr>
      <w:spacing w:after="100"/>
      <w:ind w:left="220"/>
    </w:pPr>
  </w:style>
  <w:style w:type="paragraph" w:styleId="Header">
    <w:name w:val="header"/>
    <w:basedOn w:val="Normal"/>
    <w:link w:val="HeaderChar"/>
    <w:uiPriority w:val="99"/>
    <w:unhideWhenUsed/>
    <w:rsid w:val="0080624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06241"/>
    <w:rPr>
      <w:rFonts w:ascii="Cambria" w:hAnsi="Cambria"/>
      <w:lang w:val="da-DK"/>
    </w:rPr>
  </w:style>
  <w:style w:type="paragraph" w:styleId="Footer">
    <w:name w:val="footer"/>
    <w:basedOn w:val="Normal"/>
    <w:link w:val="FooterChar"/>
    <w:uiPriority w:val="99"/>
    <w:unhideWhenUsed/>
    <w:rsid w:val="0080624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06241"/>
    <w:rPr>
      <w:rFonts w:ascii="Cambria" w:hAnsi="Cambria"/>
      <w:lang w:val="da-DK"/>
    </w:rPr>
  </w:style>
  <w:style w:type="character" w:customStyle="1" w:styleId="sc41">
    <w:name w:val="sc41"/>
    <w:basedOn w:val="DefaultParagraphFont"/>
    <w:rsid w:val="00930CBC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0">
    <w:name w:val="sc0"/>
    <w:basedOn w:val="DefaultParagraphFont"/>
    <w:rsid w:val="00930CBC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7">
    <w:name w:val="sc7"/>
    <w:basedOn w:val="DefaultParagraphFont"/>
    <w:rsid w:val="00930CBC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61">
    <w:name w:val="sc61"/>
    <w:basedOn w:val="DefaultParagraphFont"/>
    <w:rsid w:val="00930CBC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31">
    <w:name w:val="sc31"/>
    <w:basedOn w:val="DefaultParagraphFont"/>
    <w:rsid w:val="00930CBC"/>
    <w:rPr>
      <w:rFonts w:ascii="Courier New" w:hAnsi="Courier New" w:cs="Courier New" w:hint="default"/>
      <w:color w:val="FF8000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120F70"/>
    <w:rPr>
      <w:color w:val="808080"/>
    </w:rPr>
  </w:style>
  <w:style w:type="character" w:customStyle="1" w:styleId="Heading2Char">
    <w:name w:val="Heading 2 Char"/>
    <w:basedOn w:val="DefaultParagraphFont"/>
    <w:link w:val="Heading2"/>
    <w:uiPriority w:val="9"/>
    <w:rsid w:val="00CC6F59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da-DK"/>
    </w:rPr>
  </w:style>
  <w:style w:type="character" w:customStyle="1" w:styleId="sc11">
    <w:name w:val="sc11"/>
    <w:basedOn w:val="DefaultParagraphFont"/>
    <w:rsid w:val="00706C95"/>
    <w:rPr>
      <w:rFonts w:ascii="Courier New" w:hAnsi="Courier New" w:cs="Courier New" w:hint="default"/>
      <w:color w:val="008000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6524E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6524E"/>
    <w:rPr>
      <w:rFonts w:ascii="Cambria" w:hAnsi="Cambri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C6524E"/>
    <w:rPr>
      <w:vertAlign w:val="superscript"/>
    </w:rPr>
  </w:style>
  <w:style w:type="character" w:styleId="UnresolvedMention">
    <w:name w:val="Unresolved Mention"/>
    <w:basedOn w:val="DefaultParagraphFont"/>
    <w:uiPriority w:val="99"/>
    <w:semiHidden/>
    <w:unhideWhenUsed/>
    <w:rsid w:val="00C6524E"/>
    <w:rPr>
      <w:color w:val="605E5C"/>
      <w:shd w:val="clear" w:color="auto" w:fill="E1DFDD"/>
    </w:rPr>
  </w:style>
  <w:style w:type="paragraph" w:customStyle="1" w:styleId="Kode">
    <w:name w:val="Kode"/>
    <w:basedOn w:val="Normal"/>
    <w:link w:val="KodeTegn"/>
    <w:qFormat/>
    <w:rsid w:val="00423B74"/>
    <w:pPr>
      <w:jc w:val="left"/>
    </w:pPr>
    <w:rPr>
      <w:rFonts w:ascii="Courier New" w:hAnsi="Courier New"/>
    </w:rPr>
  </w:style>
  <w:style w:type="character" w:customStyle="1" w:styleId="KodeTegn">
    <w:name w:val="Kode Tegn"/>
    <w:basedOn w:val="DefaultParagraphFont"/>
    <w:link w:val="Kode"/>
    <w:rsid w:val="00423B74"/>
    <w:rPr>
      <w:rFonts w:ascii="Courier New" w:hAnsi="Courier New"/>
    </w:rPr>
  </w:style>
  <w:style w:type="paragraph" w:styleId="ListParagraph">
    <w:name w:val="List Paragraph"/>
    <w:basedOn w:val="Normal"/>
    <w:uiPriority w:val="34"/>
    <w:qFormat/>
    <w:rsid w:val="00B24A37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7524AA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da-DK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4325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2557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8990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0007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38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98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664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162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910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077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89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341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90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971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457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4401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509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760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8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34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502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707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8598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948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30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22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079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193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044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397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669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555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20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964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067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900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751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995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788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629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954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26778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839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708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7544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5119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78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27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76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4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0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53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55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5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372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69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1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49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753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49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44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49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58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08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089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887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257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035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10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339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408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224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91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275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347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53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44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1177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735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480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57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3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997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731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167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905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87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610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83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21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45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636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337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429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4524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432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365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619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121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480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29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13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1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045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3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31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836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796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226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140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862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1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1959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203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742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00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1166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090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62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700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335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082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528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62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167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821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949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79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891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038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322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997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409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96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584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003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421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398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053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216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53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140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98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089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388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11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580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219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916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582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506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91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681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536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425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007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442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938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767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584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301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580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65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65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738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7417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70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267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504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89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84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056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38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032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490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675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41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081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131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902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396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875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771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24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97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400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23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875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530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915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7176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788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641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846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236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609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247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4832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26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496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0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6940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5.jpeg"/><Relationship Id="rId7" Type="http://schemas.openxmlformats.org/officeDocument/2006/relationships/endnotes" Target="endnotes.xml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6" Type="http://schemas.openxmlformats.org/officeDocument/2006/relationships/image" Target="media/image10.png"/><Relationship Id="rId20" Type="http://schemas.openxmlformats.org/officeDocument/2006/relationships/image" Target="media/image14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5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9.png"/><Relationship Id="rId23" Type="http://schemas.openxmlformats.org/officeDocument/2006/relationships/footer" Target="footer1.xml"/><Relationship Id="rId10" Type="http://schemas.openxmlformats.org/officeDocument/2006/relationships/image" Target="media/image4.png"/><Relationship Id="rId19" Type="http://schemas.openxmlformats.org/officeDocument/2006/relationships/image" Target="media/image13.jpeg"/><Relationship Id="rId4" Type="http://schemas.openxmlformats.org/officeDocument/2006/relationships/settings" Target="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6.png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../customXml/item2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8A515B53A11E4ED8896C37137CA67CF3"/>
        <w:category>
          <w:name w:val="Generelt"/>
          <w:gallery w:val="placeholder"/>
        </w:category>
        <w:types>
          <w:type w:val="bbPlcHdr"/>
        </w:types>
        <w:behaviors>
          <w:behavior w:val="content"/>
        </w:behaviors>
        <w:guid w:val="{E25DF731-BB6E-43C5-9546-ABD6B9A2B68A}"/>
      </w:docPartPr>
      <w:docPartBody>
        <w:p w:rsidR="002832C9" w:rsidRDefault="00315FFC">
          <w:pPr>
            <w:pStyle w:val="8A515B53A11E4ED8896C37137CA67CF3"/>
          </w:pPr>
          <w:r>
            <w:rPr>
              <w:color w:val="2F5496" w:themeColor="accent1" w:themeShade="BF"/>
              <w:sz w:val="24"/>
              <w:szCs w:val="24"/>
            </w:rPr>
            <w:t>[Dokumentets undertitel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Yu Mincho">
    <w:altName w:val="游明朝"/>
    <w:panose1 w:val="00000000000000000000"/>
    <w:charset w:val="8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15FFC"/>
    <w:rsid w:val="002832C9"/>
    <w:rsid w:val="00292D61"/>
    <w:rsid w:val="002F7F4B"/>
    <w:rsid w:val="00315FFC"/>
    <w:rsid w:val="00391D9D"/>
    <w:rsid w:val="004070FD"/>
    <w:rsid w:val="004128FF"/>
    <w:rsid w:val="00521124"/>
    <w:rsid w:val="00567C31"/>
    <w:rsid w:val="005D5012"/>
    <w:rsid w:val="005E536C"/>
    <w:rsid w:val="006A55FB"/>
    <w:rsid w:val="006B26B4"/>
    <w:rsid w:val="0096252C"/>
    <w:rsid w:val="00A23A68"/>
    <w:rsid w:val="00A77A20"/>
    <w:rsid w:val="00DB7C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23A68"/>
    <w:rPr>
      <w:color w:val="808080"/>
    </w:rPr>
  </w:style>
  <w:style w:type="paragraph" w:customStyle="1" w:styleId="8A515B53A11E4ED8896C37137CA67CF3">
    <w:name w:val="8A515B53A11E4ED8896C37137CA67CF3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687D9418-A65C-4993-970B-F7D076607D9E}">
  <we:reference id="wa104382081" version="1.35.0.0" store="da-DK" storeType="OMEX"/>
  <we:alternateReferences>
    <we:reference id="wa104382081" version="1.35.0.0" store="da-DK" storeType="OMEX"/>
  </we:alternateReferences>
  <we:properties>
    <we:property name="MENDELEY_CITATIONS" value="[]"/>
    <we:property name="MENDELEY_CITATIONS_STYLE" value="{&quot;id&quot;:&quot;https://www.zotero.org/styles/apa&quot;,&quot;title&quot;:&quot;American Psychological Association 7th edition&quot;,&quot;format&quot;:&quot;author-date&quot;}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47D2E6E-D38B-4A7C-B365-6BC50A31D480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147D2E6E-D38B-4A7C-B365-6BC50A31D4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7</TotalTime>
  <Pages>1</Pages>
  <Words>2820</Words>
  <Characters>16080</Characters>
  <Application>Microsoft Office Word</Application>
  <DocSecurity>4</DocSecurity>
  <Lines>134</Lines>
  <Paragraphs>37</Paragraphs>
  <ScaleCrop>false</ScaleCrop>
  <Company/>
  <LinksUpToDate>false</LinksUpToDate>
  <CharactersWithSpaces>18863</CharactersWithSpaces>
  <SharedDoc>false</SharedDoc>
  <HLinks>
    <vt:vector size="90" baseType="variant">
      <vt:variant>
        <vt:i4>1048625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101261742</vt:lpwstr>
      </vt:variant>
      <vt:variant>
        <vt:i4>1048625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101261741</vt:lpwstr>
      </vt:variant>
      <vt:variant>
        <vt:i4>1048625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101261740</vt:lpwstr>
      </vt:variant>
      <vt:variant>
        <vt:i4>1507377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101261739</vt:lpwstr>
      </vt:variant>
      <vt:variant>
        <vt:i4>1507377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101261738</vt:lpwstr>
      </vt:variant>
      <vt:variant>
        <vt:i4>1507377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101261737</vt:lpwstr>
      </vt:variant>
      <vt:variant>
        <vt:i4>1507377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101261736</vt:lpwstr>
      </vt:variant>
      <vt:variant>
        <vt:i4>1507377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101261735</vt:lpwstr>
      </vt:variant>
      <vt:variant>
        <vt:i4>1507377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101261734</vt:lpwstr>
      </vt:variant>
      <vt:variant>
        <vt:i4>1507377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101261733</vt:lpwstr>
      </vt:variant>
      <vt:variant>
        <vt:i4>1507377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101261732</vt:lpwstr>
      </vt:variant>
      <vt:variant>
        <vt:i4>1507377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101261731</vt:lpwstr>
      </vt:variant>
      <vt:variant>
        <vt:i4>1507377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101261730</vt:lpwstr>
      </vt:variant>
      <vt:variant>
        <vt:i4>1441841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101261729</vt:lpwstr>
      </vt:variant>
      <vt:variant>
        <vt:i4>1441841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101261728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>Indlejret Signal Behandling - Projektoplæg</dc:subject>
  <dc:creator>Jakob Saugbjerg Lange</dc:creator>
  <cp:keywords/>
  <dc:description/>
  <cp:lastModifiedBy>Mathias Ørnstrup Hvidberg</cp:lastModifiedBy>
  <cp:revision>39</cp:revision>
  <cp:lastPrinted>2022-04-05T03:31:00Z</cp:lastPrinted>
  <dcterms:created xsi:type="dcterms:W3CDTF">2022-04-22T19:51:00Z</dcterms:created>
  <dcterms:modified xsi:type="dcterms:W3CDTF">2022-04-22T21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e7e8ade-e005-3a8c-b54a-bfcbb2606f93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